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4E0D" w:rsidRDefault="007E0D4D" w:rsidP="00CB6F00">
      <w:pPr>
        <w:pStyle w:val="Nzev"/>
      </w:pPr>
      <w:r>
        <w:t>Chemical - Free Modelica Library for Electrochemical Processes</w:t>
      </w:r>
    </w:p>
    <w:p w:rsidR="00744E0D" w:rsidRPr="00E57E6A" w:rsidRDefault="009B6909" w:rsidP="00744E0D">
      <w:pPr>
        <w:pStyle w:val="Authors"/>
        <w:rPr>
          <w:lang w:val="cs-CZ"/>
        </w:rPr>
      </w:pPr>
      <w:r w:rsidRPr="009B6909">
        <w:t>Marek Mateják</w:t>
      </w:r>
      <w:r w:rsidRPr="00744E0D">
        <w:rPr>
          <w:vertAlign w:val="superscript"/>
        </w:rPr>
        <w:t>1</w:t>
      </w:r>
      <w:r w:rsidRPr="009B6909">
        <w:t>, Martin Tribula</w:t>
      </w:r>
      <w:r w:rsidRPr="00744E0D">
        <w:rPr>
          <w:vertAlign w:val="superscript"/>
        </w:rPr>
        <w:t>1</w:t>
      </w:r>
      <w:r w:rsidRPr="009B6909">
        <w:t>, Filip Ježek</w:t>
      </w:r>
      <w:r w:rsidRPr="00744E0D">
        <w:rPr>
          <w:vertAlign w:val="superscript"/>
        </w:rPr>
        <w:t>2</w:t>
      </w:r>
      <w:r w:rsidR="00E57E6A">
        <w:t>, Ji</w:t>
      </w:r>
      <w:r w:rsidR="00E57E6A">
        <w:rPr>
          <w:lang w:val="cs-CZ"/>
        </w:rPr>
        <w:t>ří Kofránek</w:t>
      </w:r>
      <w:r w:rsidR="00E57E6A" w:rsidRPr="00744E0D">
        <w:rPr>
          <w:vertAlign w:val="superscript"/>
        </w:rPr>
        <w:t>1</w:t>
      </w:r>
      <w:r w:rsidR="00E57E6A">
        <w:rPr>
          <w:vertAlign w:val="superscript"/>
        </w:rPr>
        <w:t>,</w:t>
      </w:r>
      <w:r w:rsidR="00E57E6A" w:rsidRPr="00744E0D">
        <w:rPr>
          <w:vertAlign w:val="superscript"/>
        </w:rPr>
        <w:t>2</w:t>
      </w:r>
    </w:p>
    <w:p w:rsidR="00000FA3" w:rsidRDefault="00744E0D" w:rsidP="00744E0D">
      <w:pPr>
        <w:pStyle w:val="Affliation"/>
      </w:pPr>
      <w:r w:rsidRPr="00000FA3">
        <w:rPr>
          <w:vertAlign w:val="superscript"/>
        </w:rPr>
        <w:t>1</w:t>
      </w:r>
      <w:r w:rsidR="00000FA3">
        <w:t>Institute of Pathological Physiology, 1s</w:t>
      </w:r>
      <w:r w:rsidR="00000FA3" w:rsidRPr="00000FA3">
        <w:t>t Faculty of Medicine</w:t>
      </w:r>
      <w:r w:rsidR="00DD1C0F" w:rsidRPr="00000FA3">
        <w:t>,</w:t>
      </w:r>
      <w:r w:rsidR="00000FA3" w:rsidRPr="00000FA3">
        <w:t xml:space="preserve"> Charles</w:t>
      </w:r>
      <w:r w:rsidR="00DD1C0F" w:rsidRPr="00000FA3">
        <w:t xml:space="preserve"> University</w:t>
      </w:r>
      <w:r w:rsidR="00000FA3" w:rsidRPr="00000FA3">
        <w:t xml:space="preserve"> in Prague</w:t>
      </w:r>
    </w:p>
    <w:p w:rsidR="00000FA3" w:rsidRPr="00000FA3" w:rsidRDefault="00744E0D" w:rsidP="00744E0D">
      <w:pPr>
        <w:pStyle w:val="Affliation"/>
      </w:pPr>
      <w:r w:rsidRPr="00000FA3">
        <w:t xml:space="preserve"> </w:t>
      </w:r>
      <w:r w:rsidR="00000FA3">
        <w:t xml:space="preserve">U Nemocnice 5, Prague 2, 128 53, </w:t>
      </w:r>
      <w:r w:rsidR="00000FA3" w:rsidRPr="00000FA3">
        <w:t>Czech Republic</w:t>
      </w:r>
    </w:p>
    <w:p w:rsidR="00000FA3" w:rsidRDefault="00000FA3" w:rsidP="00000FA3">
      <w:pPr>
        <w:pStyle w:val="Affliation"/>
      </w:pPr>
      <w:r w:rsidRPr="00000FA3">
        <w:rPr>
          <w:vertAlign w:val="superscript"/>
        </w:rPr>
        <w:t>2</w:t>
      </w:r>
      <w:r>
        <w:t>Department of Cybernetics, F</w:t>
      </w:r>
      <w:r w:rsidRPr="00000FA3">
        <w:t xml:space="preserve">aculty of Electrical Engineering, Czech Technical University in Prague, </w:t>
      </w:r>
    </w:p>
    <w:p w:rsidR="00000FA3" w:rsidRDefault="00000FA3" w:rsidP="00000FA3">
      <w:pPr>
        <w:pStyle w:val="Affliation"/>
      </w:pPr>
      <w:r>
        <w:t>Technicka 2, Prague 6</w:t>
      </w:r>
    </w:p>
    <w:p w:rsidR="00000FA3" w:rsidRPr="00000FA3" w:rsidRDefault="00000FA3" w:rsidP="00000FA3">
      <w:pPr>
        <w:pStyle w:val="Affliation"/>
      </w:pPr>
    </w:p>
    <w:p w:rsidR="00744E0D" w:rsidRPr="00000FA3" w:rsidRDefault="00000FA3" w:rsidP="00744E0D">
      <w:pPr>
        <w:pStyle w:val="Affliation"/>
      </w:pPr>
      <w:r w:rsidRPr="00000FA3">
        <w:rPr>
          <w:rStyle w:val="AffliationEmailChar"/>
        </w:rPr>
        <w:t>marek</w:t>
      </w:r>
      <w:r w:rsidR="00744E0D" w:rsidRPr="00000FA3">
        <w:rPr>
          <w:rStyle w:val="AffliationEmailChar"/>
        </w:rPr>
        <w:t>@</w:t>
      </w:r>
      <w:r w:rsidRPr="00000FA3">
        <w:rPr>
          <w:rStyle w:val="AffliationEmailChar"/>
        </w:rPr>
        <w:t>matfyz.cz</w:t>
      </w:r>
    </w:p>
    <w:p w:rsidR="006C52C4" w:rsidRDefault="006C52C4" w:rsidP="00744E0D">
      <w:pPr>
        <w:pStyle w:val="Affliation"/>
      </w:pPr>
      <w:bookmarkStart w:id="0" w:name="_GoBack"/>
      <w:bookmarkEnd w:id="0"/>
    </w:p>
    <w:p w:rsidR="00744E0D" w:rsidRDefault="00744E0D" w:rsidP="00744E0D">
      <w:pPr>
        <w:pStyle w:val="Affliation"/>
      </w:pPr>
    </w:p>
    <w:p w:rsidR="00744E0D" w:rsidRDefault="00744E0D" w:rsidP="00744E0D">
      <w:pPr>
        <w:pStyle w:val="Affliation"/>
      </w:pPr>
    </w:p>
    <w:p w:rsidR="00744E0D" w:rsidRDefault="00744E0D" w:rsidP="00744E0D">
      <w:pPr>
        <w:pStyle w:val="Affliation"/>
        <w:sectPr w:rsidR="00744E0D" w:rsidSect="00744E0D">
          <w:type w:val="continuous"/>
          <w:pgSz w:w="11907" w:h="16840" w:code="9"/>
          <w:pgMar w:top="1418" w:right="1021" w:bottom="1418" w:left="1021" w:header="709" w:footer="709" w:gutter="0"/>
          <w:cols w:space="510"/>
          <w:docGrid w:linePitch="360"/>
        </w:sectPr>
      </w:pPr>
    </w:p>
    <w:p w:rsidR="006C52C4" w:rsidRDefault="006C52C4" w:rsidP="006C52C4">
      <w:pPr>
        <w:pStyle w:val="AbstractHeading"/>
      </w:pPr>
      <w:r>
        <w:lastRenderedPageBreak/>
        <w:t>Abstract</w:t>
      </w:r>
    </w:p>
    <w:p w:rsidR="008261F8" w:rsidRPr="008261F8" w:rsidRDefault="009B6909" w:rsidP="0044446B">
      <w:pPr>
        <w:pStyle w:val="Body"/>
      </w:pPr>
      <w:r w:rsidRPr="009B6909">
        <w:t>New</w:t>
      </w:r>
      <w:r w:rsidR="00FC49AE">
        <w:t xml:space="preserve"> free Modelica</w:t>
      </w:r>
      <w:r w:rsidRPr="009B6909">
        <w:t xml:space="preserve"> library for </w:t>
      </w:r>
      <w:r w:rsidR="0044446B">
        <w:t>electro</w:t>
      </w:r>
      <w:r w:rsidRPr="009B6909">
        <w:t xml:space="preserve">chemical </w:t>
      </w:r>
      <w:r w:rsidR="0044446B">
        <w:t>processes</w:t>
      </w:r>
      <w:r w:rsidRPr="009B6909">
        <w:t xml:space="preserve"> is released. It is based on equilibrating the electrochemical potentials of the substances following the modern theory of physical chemistry. </w:t>
      </w:r>
      <w:r w:rsidR="00C55CCA">
        <w:t>It describes t</w:t>
      </w:r>
      <w:r w:rsidRPr="009B6909">
        <w:t>he</w:t>
      </w:r>
      <w:r w:rsidR="00C55CCA">
        <w:t xml:space="preserve"> chemical equilibration of</w:t>
      </w:r>
      <w:r w:rsidRPr="009B6909">
        <w:t xml:space="preserve"> </w:t>
      </w:r>
      <w:r w:rsidR="00C55CCA">
        <w:t xml:space="preserve">homogenous </w:t>
      </w:r>
      <w:r w:rsidRPr="009B6909">
        <w:t>chemical solution</w:t>
      </w:r>
      <w:r w:rsidR="00C55CCA">
        <w:t>s</w:t>
      </w:r>
      <w:r w:rsidRPr="009B6909">
        <w:t xml:space="preserve"> </w:t>
      </w:r>
      <w:r w:rsidR="00C55CCA">
        <w:t>with</w:t>
      </w:r>
      <w:r w:rsidRPr="009B6909">
        <w:t xml:space="preserve"> full thermodynamic state </w:t>
      </w:r>
      <w:r w:rsidR="00C55CCA">
        <w:t>supported through</w:t>
      </w:r>
      <w:r w:rsidRPr="009B6909">
        <w:t xml:space="preserve"> thermal, mechanical and electrical components of Modelica Standard Library 3.2.1. </w:t>
      </w:r>
      <w:r w:rsidR="00D368D6">
        <w:t>Even t</w:t>
      </w:r>
      <w:r w:rsidR="0044446B">
        <w:t>he</w:t>
      </w:r>
      <w:r w:rsidRPr="009B6909">
        <w:t xml:space="preserve"> </w:t>
      </w:r>
      <w:r w:rsidR="0044446B">
        <w:t xml:space="preserve">complex processes can be composed </w:t>
      </w:r>
      <w:r w:rsidRPr="009B6909">
        <w:t xml:space="preserve">only </w:t>
      </w:r>
      <w:r w:rsidR="0044446B">
        <w:t>from a few</w:t>
      </w:r>
      <w:r w:rsidRPr="009B6909">
        <w:t xml:space="preserve"> base components such as component for chemical solution, component for chemical substance or component for chemical reaction. Behind these components are fundamental laws of thermodynamics and physical chemistry. </w:t>
      </w:r>
      <w:r w:rsidR="00D368D6">
        <w:t>And all</w:t>
      </w:r>
      <w:r w:rsidR="0044446B">
        <w:t xml:space="preserve"> was designed to be very intuitive and easy to use.</w:t>
      </w:r>
      <w:r w:rsidR="00C55CCA">
        <w:t xml:space="preserve"> </w:t>
      </w:r>
      <w:r w:rsidR="00C55CCA" w:rsidRPr="009B6909">
        <w:t xml:space="preserve">This paper show how to implement the </w:t>
      </w:r>
      <w:r w:rsidR="00C55CCA">
        <w:t xml:space="preserve">three examples: </w:t>
      </w:r>
      <w:r w:rsidR="00C55CCA" w:rsidRPr="009B6909">
        <w:t>lead-acid battery, the hydrogen burning engine and the chloride shift of human red cells.</w:t>
      </w:r>
    </w:p>
    <w:p w:rsidR="008261F8" w:rsidRPr="00AE77A8" w:rsidRDefault="00480A40" w:rsidP="00AE77A8">
      <w:pPr>
        <w:pStyle w:val="StyleKeywordsheadingBold"/>
      </w:pPr>
      <w:r w:rsidRPr="00AE77A8">
        <w:t>Keywords</w:t>
      </w:r>
      <w:r w:rsidR="00AE77A8" w:rsidRPr="00AE77A8">
        <w:t>:</w:t>
      </w:r>
      <w:r w:rsidRPr="00AE77A8">
        <w:t xml:space="preserve">    </w:t>
      </w:r>
      <w:r w:rsidR="00F5658F">
        <w:t>Modelica library, physical c</w:t>
      </w:r>
      <w:r w:rsidR="009C0DCA">
        <w:t>hemistry</w:t>
      </w:r>
      <w:r w:rsidR="00F5658F">
        <w:t>, thermodynamics equilibria</w:t>
      </w:r>
      <w:r w:rsidR="009C0DCA">
        <w:t>,</w:t>
      </w:r>
      <w:r w:rsidR="009C0DCA" w:rsidRPr="009C0DCA">
        <w:t xml:space="preserve"> </w:t>
      </w:r>
      <w:r w:rsidR="009C0DCA">
        <w:t>electrochemical potential, electrochemical cell, internal energy, semipermeable membrane</w:t>
      </w:r>
    </w:p>
    <w:p w:rsidR="008261F8" w:rsidRDefault="00031D48" w:rsidP="009F3467">
      <w:pPr>
        <w:pStyle w:val="Nadpis1"/>
      </w:pPr>
      <w:r>
        <w:t>Introduction</w:t>
      </w:r>
    </w:p>
    <w:p w:rsidR="009B6909" w:rsidRDefault="009B6909" w:rsidP="009B6909">
      <w:pPr>
        <w:pStyle w:val="Body"/>
      </w:pPr>
      <w:r>
        <w:t>The Chemical library becomes from library for physiological calculations called Physiolibrary</w:t>
      </w:r>
      <w:r w:rsidR="007E0D4D">
        <w:t xml:space="preserve"> </w:t>
      </w:r>
      <w:r w:rsidR="007E0D4D">
        <w:fldChar w:fldCharType="begin"/>
      </w:r>
      <w:r w:rsidR="007E0D4D">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7E0D4D">
        <w:fldChar w:fldCharType="separate"/>
      </w:r>
      <w:r w:rsidR="007E0D4D">
        <w:rPr>
          <w:noProof/>
        </w:rPr>
        <w:t>(Mateják, 2014; Mateják, et al., 2014)</w:t>
      </w:r>
      <w:r w:rsidR="007E0D4D">
        <w:fldChar w:fldCharType="end"/>
      </w:r>
      <w:r>
        <w:t>. We used the Physiolibrary to implement the biggest model of human physiology of the year 2010 called HumMod</w:t>
      </w:r>
      <w:r w:rsidR="00911FAB">
        <w:t xml:space="preserve"> </w:t>
      </w:r>
      <w:r w:rsidR="007E0D4D">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instrText xml:space="preserve"> ADDIN EN.CITE </w:instrText>
      </w:r>
      <w:r w:rsidR="007E0D4D">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instrText xml:space="preserve"> ADDIN EN.CITE.DATA </w:instrText>
      </w:r>
      <w:r w:rsidR="007E0D4D">
        <w:fldChar w:fldCharType="end"/>
      </w:r>
      <w:r w:rsidR="007E0D4D">
        <w:fldChar w:fldCharType="separate"/>
      </w:r>
      <w:r w:rsidR="007E0D4D">
        <w:rPr>
          <w:noProof/>
        </w:rPr>
        <w:t>(Hester, et al., 2011; Kofránek, et al., 2011; Mateják and Kofránek, 2011)</w:t>
      </w:r>
      <w:r w:rsidR="007E0D4D">
        <w:fldChar w:fldCharType="end"/>
      </w:r>
      <w:r>
        <w:t>. Now we called the model Physiomodel and we are continuing the extended it in more detailed microscopic and chemical levels</w:t>
      </w:r>
      <w:r w:rsidR="00911FAB">
        <w:t xml:space="preserve">. </w:t>
      </w:r>
      <w:r>
        <w:t>The macroscopic processes and regulations of human physiology are already validated by experiments on animals and human</w:t>
      </w:r>
      <w:r w:rsidR="00911FAB">
        <w:t xml:space="preserve"> </w:t>
      </w:r>
      <w:r w:rsidR="00980D87">
        <w:fldChar w:fldCharType="begin"/>
      </w:r>
      <w:r w:rsidR="005F4A8E">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980D87">
        <w:fldChar w:fldCharType="separate"/>
      </w:r>
      <w:r w:rsidR="005F4A8E">
        <w:rPr>
          <w:noProof/>
        </w:rPr>
        <w:t>(Kulhánek, et al., 2010)</w:t>
      </w:r>
      <w:r w:rsidR="00980D87">
        <w:fldChar w:fldCharType="end"/>
      </w:r>
      <w:r>
        <w:t>. However the chemical processes in the models was until today a black-boxes with inputs and outputs defined more with empirical relationships than with strict physical theory.</w:t>
      </w:r>
      <w:r w:rsidR="00232970">
        <w:t xml:space="preserve"> Using this empirical behavior </w:t>
      </w:r>
      <w:r>
        <w:t>t</w:t>
      </w:r>
      <w:r w:rsidR="00232970">
        <w:t>he expectations</w:t>
      </w:r>
      <w:r>
        <w:t xml:space="preserve"> was well formed for the elementary processes</w:t>
      </w:r>
      <w:r w:rsidR="00232970">
        <w:t>. And</w:t>
      </w:r>
      <w:r>
        <w:t xml:space="preserve"> the </w:t>
      </w:r>
      <w:r w:rsidR="00232970">
        <w:t>new</w:t>
      </w:r>
      <w:r>
        <w:t xml:space="preserve"> library</w:t>
      </w:r>
      <w:r w:rsidR="00232970">
        <w:t xml:space="preserve"> starts</w:t>
      </w:r>
      <w:r>
        <w:t xml:space="preserve"> </w:t>
      </w:r>
      <w:r w:rsidR="00232970">
        <w:t xml:space="preserve">to </w:t>
      </w:r>
      <w:r>
        <w:t>theoretically describe</w:t>
      </w:r>
      <w:r w:rsidR="00232970">
        <w:t xml:space="preserve"> these processes</w:t>
      </w:r>
      <w:r>
        <w:t xml:space="preserve"> </w:t>
      </w:r>
      <w:r>
        <w:lastRenderedPageBreak/>
        <w:t>in more details using last modern fundamental relations of thermodynamics and physical chemistry</w:t>
      </w:r>
      <w:r w:rsidR="005F4A8E">
        <w:t xml:space="preserve"> </w:t>
      </w:r>
      <w:r w:rsidR="00980D87">
        <w:fldChar w:fldCharType="begin"/>
      </w:r>
      <w:r w:rsidR="005F4A8E">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980D87">
        <w:fldChar w:fldCharType="separate"/>
      </w:r>
      <w:r w:rsidR="005F4A8E">
        <w:rPr>
          <w:noProof/>
        </w:rPr>
        <w:t>(Mortimer, 2008)</w:t>
      </w:r>
      <w:r w:rsidR="00980D87">
        <w:fldChar w:fldCharType="end"/>
      </w:r>
      <w:r>
        <w:t xml:space="preserve">. This chemical library allows to move different substances in different direction </w:t>
      </w:r>
      <w:r w:rsidR="000D3E27">
        <w:t>across</w:t>
      </w:r>
      <w:r>
        <w:t xml:space="preserve"> membrane at the same time, which was not possible using </w:t>
      </w:r>
      <w:r w:rsidR="00232970">
        <w:t xml:space="preserve">for example </w:t>
      </w:r>
      <w:r>
        <w:t>Modelica.Fluid package</w:t>
      </w:r>
      <w:r w:rsidR="006241AB">
        <w:t xml:space="preserve"> </w:t>
      </w:r>
      <w:r w:rsidR="00980D87">
        <w:fldChar w:fldCharType="begin"/>
      </w:r>
      <w:r w:rsidR="005F4A8E">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980D87">
        <w:fldChar w:fldCharType="separate"/>
      </w:r>
      <w:r w:rsidR="005F4A8E">
        <w:rPr>
          <w:noProof/>
        </w:rPr>
        <w:t>(Casella, et al., 2006)</w:t>
      </w:r>
      <w:r w:rsidR="00980D87">
        <w:fldChar w:fldCharType="end"/>
      </w:r>
      <w:r>
        <w:t xml:space="preserve"> because stream constructs move the substances only in direction of the main</w:t>
      </w:r>
      <w:r w:rsidR="006B3BF6">
        <w:t xml:space="preserve"> solution</w:t>
      </w:r>
      <w:r>
        <w:t xml:space="preserve"> stream.</w:t>
      </w:r>
    </w:p>
    <w:p w:rsidR="007D1677" w:rsidRDefault="009B6909" w:rsidP="006B15F8">
      <w:pPr>
        <w:pStyle w:val="BodyTextIndented"/>
      </w:pPr>
      <w:r>
        <w:t xml:space="preserve">This new chemical library solves the more detailed </w:t>
      </w:r>
      <w:r w:rsidR="00232970">
        <w:t>electro</w:t>
      </w:r>
      <w:r>
        <w:t xml:space="preserve">chemical environment of human cells and cellular </w:t>
      </w:r>
      <w:r w:rsidR="00232970">
        <w:t>electro</w:t>
      </w:r>
      <w:r>
        <w:t xml:space="preserve">chemical processes, where the Physiolibrary failed. </w:t>
      </w:r>
    </w:p>
    <w:p w:rsidR="007D1677" w:rsidRDefault="009B6909" w:rsidP="006B15F8">
      <w:pPr>
        <w:pStyle w:val="BodyTextIndented"/>
      </w:pPr>
      <w:r>
        <w:t>For example we found that the</w:t>
      </w:r>
      <w:r w:rsidR="00503952">
        <w:t xml:space="preserve"> equilibrium of osmolarities (as validated and verified for macroscopic and capillary membranes) </w:t>
      </w:r>
      <w:r>
        <w:t>was not in good agreement with measured data</w:t>
      </w:r>
      <w:r w:rsidR="00827877">
        <w:t xml:space="preserve"> </w:t>
      </w:r>
      <w:r w:rsidR="00A96D0B">
        <w:t>of</w:t>
      </w:r>
      <w:r w:rsidR="00827877">
        <w:t xml:space="preserve"> cellular membrane</w:t>
      </w:r>
      <w:r w:rsidR="00A96D0B">
        <w:t>s</w:t>
      </w:r>
      <w:r>
        <w:t>. The</w:t>
      </w:r>
      <w:r w:rsidR="00503952">
        <w:t xml:space="preserve"> real</w:t>
      </w:r>
      <w:r>
        <w:t xml:space="preserve"> data </w:t>
      </w:r>
      <w:r w:rsidR="00503952">
        <w:t>of</w:t>
      </w:r>
      <w:r w:rsidR="006241AB">
        <w:t xml:space="preserve"> human blood</w:t>
      </w:r>
      <w:r w:rsidR="00503952">
        <w:t xml:space="preserve"> have total molarity of plasma</w:t>
      </w:r>
      <w:r>
        <w:t xml:space="preserve"> 289 mmol/L and molarity of intracellular space</w:t>
      </w:r>
      <w:r w:rsidR="00503952">
        <w:t xml:space="preserve"> of erythrocytes</w:t>
      </w:r>
      <w:r>
        <w:t xml:space="preserve"> 207 mmol/L at osmotic equilibrium</w:t>
      </w:r>
      <w:r w:rsidR="006241AB">
        <w:t xml:space="preserve"> as presented </w:t>
      </w:r>
      <w:r w:rsidR="007E0D4D">
        <w:t xml:space="preserve">by </w:t>
      </w:r>
      <w:r w:rsidR="00980D87">
        <w:fldChar w:fldCharType="begin"/>
      </w:r>
      <w:r w:rsidR="005F4A8E">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980D87">
        <w:fldChar w:fldCharType="separate"/>
      </w:r>
      <w:r w:rsidR="005F4A8E">
        <w:rPr>
          <w:noProof/>
        </w:rPr>
        <w:t>(Raftos, et al., 1990)</w:t>
      </w:r>
      <w:r w:rsidR="00980D87">
        <w:fldChar w:fldCharType="end"/>
      </w:r>
      <w:r>
        <w:t>.</w:t>
      </w:r>
      <w:r w:rsidR="00503952">
        <w:t xml:space="preserve"> These values are definitely not the same and t</w:t>
      </w:r>
      <w:r>
        <w:t>he explanation of these disproportions was hidden in physical chemistry</w:t>
      </w:r>
      <w:r w:rsidR="006241AB">
        <w:t xml:space="preserve"> </w:t>
      </w:r>
      <w:r w:rsidR="005F4A8E">
        <w:fldChar w:fldCharType="begin"/>
      </w:r>
      <w:r w:rsidR="005F4A8E">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5F4A8E">
        <w:fldChar w:fldCharType="separate"/>
      </w:r>
      <w:r w:rsidR="005F4A8E">
        <w:rPr>
          <w:noProof/>
        </w:rPr>
        <w:t>(Mortimer, 2008)</w:t>
      </w:r>
      <w:r w:rsidR="005F4A8E">
        <w:fldChar w:fldCharType="end"/>
      </w:r>
      <w:r w:rsidR="00503952">
        <w:t>.</w:t>
      </w:r>
      <w:r w:rsidR="00717C9A">
        <w:t xml:space="preserve"> </w:t>
      </w:r>
      <w:r w:rsidR="00717C9A">
        <w:t>But if the electrochemical potential from original data is calculated it was found that electrochemical potential is in equilibrium instead of osmolarity.</w:t>
      </w:r>
      <w:r>
        <w:t xml:space="preserve"> </w:t>
      </w:r>
      <w:r w:rsidR="00717C9A">
        <w:t>Therefore equilibrating</w:t>
      </w:r>
      <w:r w:rsidR="00717C9A">
        <w:t xml:space="preserve"> </w:t>
      </w:r>
      <w:r>
        <w:t xml:space="preserve">the </w:t>
      </w:r>
      <w:r w:rsidR="007D1677">
        <w:t>electro</w:t>
      </w:r>
      <w:r>
        <w:t xml:space="preserve">chemical potential instead of osmolarity </w:t>
      </w:r>
      <w:r w:rsidR="000D3E27">
        <w:t xml:space="preserve">can </w:t>
      </w:r>
      <w:r w:rsidR="00A96D0B">
        <w:t>describe</w:t>
      </w:r>
      <w:r w:rsidR="00503952">
        <w:t xml:space="preserve"> each type of membrane and </w:t>
      </w:r>
      <w:r w:rsidR="007D1677">
        <w:t xml:space="preserve">each type of substance to </w:t>
      </w:r>
      <w:r>
        <w:t xml:space="preserve">reach the expected values as measured in </w:t>
      </w:r>
      <w:r w:rsidR="00A96D0B">
        <w:t xml:space="preserve">osmotic </w:t>
      </w:r>
      <w:r>
        <w:t>experiments</w:t>
      </w:r>
      <w:r w:rsidR="00232970">
        <w:t xml:space="preserve"> for both organ and cellular membranes</w:t>
      </w:r>
      <w:r>
        <w:t xml:space="preserve">. </w:t>
      </w:r>
    </w:p>
    <w:p w:rsidR="009F3467" w:rsidRDefault="009B6909" w:rsidP="006B15F8">
      <w:pPr>
        <w:pStyle w:val="BodyTextIndented"/>
      </w:pPr>
      <w:r>
        <w:t xml:space="preserve">The other problem with old Physiolibrary approach </w:t>
      </w:r>
      <w:r w:rsidR="00C55CCA">
        <w:t>is</w:t>
      </w:r>
      <w:r>
        <w:t>, that it does not automatically calculate the membrane equilibriums</w:t>
      </w:r>
      <w:r w:rsidR="00232970">
        <w:t xml:space="preserve"> for electrically charged substances</w:t>
      </w:r>
      <w:r>
        <w:t>. The very specific blocks for calculating the Donnan’s equilibriums</w:t>
      </w:r>
      <w:r w:rsidR="000D2020">
        <w:t xml:space="preserve"> </w:t>
      </w:r>
      <w:r w:rsidR="00980D87">
        <w:fldChar w:fldCharType="begin"/>
      </w:r>
      <w:r w:rsidR="005F4A8E">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980D87">
        <w:fldChar w:fldCharType="separate"/>
      </w:r>
      <w:r w:rsidR="005F4A8E">
        <w:rPr>
          <w:noProof/>
        </w:rPr>
        <w:t>(Donnan, 1911)</w:t>
      </w:r>
      <w:r w:rsidR="00980D87">
        <w:fldChar w:fldCharType="end"/>
      </w:r>
      <w:r>
        <w:t xml:space="preserve"> at glomerular membrane was created to reach expected concentrations of electrolytes at semipermeable membrane. However, there was not generated any membrane electric potential, which is the result of this electrolyte’s equilibrium. Now with the chemical library it can be automatically solved the Donnan’s equilibria on semipermeable membrane together with Nernst membrane potential as a  consequence of the </w:t>
      </w:r>
      <w:r>
        <w:lastRenderedPageBreak/>
        <w:t>equilibrated electrochemical potentials of the permeable substances.</w:t>
      </w:r>
      <w:r w:rsidR="0044446B">
        <w:t xml:space="preserve"> </w:t>
      </w:r>
    </w:p>
    <w:p w:rsidR="009B6909" w:rsidRDefault="007D1677" w:rsidP="009B6909">
      <w:pPr>
        <w:pStyle w:val="BodyTextIndented"/>
      </w:pPr>
      <w:r>
        <w:t xml:space="preserve">Connecting </w:t>
      </w:r>
      <w:r w:rsidR="004119E8">
        <w:t xml:space="preserve">these </w:t>
      </w:r>
      <w:r>
        <w:t xml:space="preserve">electrochemical processes in cellular membrane with chemical reactions we realized that the </w:t>
      </w:r>
      <w:r w:rsidR="004119E8">
        <w:t>relations</w:t>
      </w:r>
      <w:r>
        <w:t xml:space="preserve"> are general enough to calculate </w:t>
      </w:r>
      <w:r w:rsidR="006B3BF6">
        <w:t xml:space="preserve">also </w:t>
      </w:r>
      <w:r>
        <w:t xml:space="preserve">phase-changes, gas solubility, electrochemical cells, and other </w:t>
      </w:r>
      <w:r w:rsidR="00232970">
        <w:t xml:space="preserve">known chemical </w:t>
      </w:r>
      <w:r>
        <w:t>processes</w:t>
      </w:r>
      <w:r w:rsidR="00C55CCA">
        <w:t xml:space="preserve"> as described in physical chemistry by</w:t>
      </w:r>
      <w:r w:rsidR="005F4A8E">
        <w:t xml:space="preserve"> </w:t>
      </w:r>
      <w:r w:rsidR="005F4A8E">
        <w:fldChar w:fldCharType="begin"/>
      </w:r>
      <w:r w:rsidR="005F4A8E">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5F4A8E">
        <w:fldChar w:fldCharType="separate"/>
      </w:r>
      <w:r w:rsidR="005F4A8E">
        <w:rPr>
          <w:noProof/>
        </w:rPr>
        <w:t>(Mortimer, 2008)</w:t>
      </w:r>
      <w:r w:rsidR="005F4A8E">
        <w:fldChar w:fldCharType="end"/>
      </w:r>
      <w:r>
        <w:t xml:space="preserve">. </w:t>
      </w:r>
      <w:r w:rsidR="009B6909">
        <w:t>The result is a library, which allows to create any type of chemical reaction in any type of solution at any conditions. We made it in one hand with thermodynamics and physical chemistry relations behind. In Modelica it</w:t>
      </w:r>
      <w:r w:rsidR="000D3E27">
        <w:t xml:space="preserve"> really</w:t>
      </w:r>
      <w:r w:rsidR="006B3BF6">
        <w:t xml:space="preserve"> seems that </w:t>
      </w:r>
      <w:r w:rsidR="009B6909">
        <w:t>the selected base definitions from these theoretical approach</w:t>
      </w:r>
      <w:r w:rsidR="006B3BF6" w:rsidRPr="006B3BF6">
        <w:t xml:space="preserve"> </w:t>
      </w:r>
      <w:r w:rsidR="006B3BF6">
        <w:t>can be directly rewritten to the code in their natural mathematical form</w:t>
      </w:r>
      <w:r w:rsidR="009B6909">
        <w:t>. And all starts to work above our expectations.</w:t>
      </w:r>
    </w:p>
    <w:p w:rsidR="004119E8" w:rsidRDefault="004119E8" w:rsidP="004119E8">
      <w:pPr>
        <w:pStyle w:val="Nadpis1"/>
      </w:pPr>
      <w:r>
        <w:t>Chemical Substance</w:t>
      </w:r>
    </w:p>
    <w:p w:rsidR="009B6909" w:rsidRDefault="004119E8" w:rsidP="004119E8">
      <w:pPr>
        <w:pStyle w:val="Body"/>
      </w:pPr>
      <w:r>
        <w:t>The Chemical in version 1.1</w:t>
      </w:r>
      <w:r w:rsidR="00671FC5">
        <w:t>.0</w:t>
      </w:r>
      <w:r w:rsidR="009B6909">
        <w:t xml:space="preserve"> </w:t>
      </w:r>
      <w:r>
        <w:t>contains</w:t>
      </w:r>
      <w:r w:rsidR="009B6909">
        <w:t xml:space="preserve"> t</w:t>
      </w:r>
      <w:r w:rsidR="00575DF4">
        <w:t>h</w:t>
      </w:r>
      <w:r w:rsidR="009B6909">
        <w:t xml:space="preserve">ree </w:t>
      </w:r>
      <w:r w:rsidR="00E57E6A">
        <w:t>basic states of matter</w:t>
      </w:r>
      <w:r w:rsidR="009B6909">
        <w:t xml:space="preserve">: ideal gas, incompressible substance and </w:t>
      </w:r>
      <w:r w:rsidR="00E57E6A">
        <w:t xml:space="preserve">bound </w:t>
      </w:r>
      <w:r w:rsidR="009B6909">
        <w:t xml:space="preserve">subunit. However the user can very easy </w:t>
      </w:r>
      <w:r>
        <w:t>(</w:t>
      </w:r>
      <w:r w:rsidR="009B6909">
        <w:t>re</w:t>
      </w:r>
      <w:r>
        <w:t>)</w:t>
      </w:r>
      <w:r w:rsidR="009B6909">
        <w:t xml:space="preserve">define their own </w:t>
      </w:r>
      <w:r w:rsidR="00A260A8">
        <w:t>state of matter</w:t>
      </w:r>
      <w:r w:rsidR="009B6909">
        <w:t xml:space="preserve"> just by inserting the right expression for pure substance activity coefficient, molar volume, molar entropy and molar enthalpy based on </w:t>
      </w:r>
      <w:r w:rsidR="00232970">
        <w:t>the current solution state (</w:t>
      </w:r>
      <w:r w:rsidR="009B6909">
        <w:t>temperature, pressure, electric potential and ionic strength</w:t>
      </w:r>
      <w:r w:rsidR="00232970">
        <w:t>)</w:t>
      </w:r>
      <w:r w:rsidR="00671FC5">
        <w:t xml:space="preserve"> and the substance data</w:t>
      </w:r>
      <w:r w:rsidR="009B6909">
        <w:t xml:space="preserve">. </w:t>
      </w:r>
      <w:r>
        <w:t xml:space="preserve">The </w:t>
      </w:r>
      <w:r w:rsidR="009B6909">
        <w:t xml:space="preserve">object-oriented design allows </w:t>
      </w:r>
      <w:r>
        <w:t>to</w:t>
      </w:r>
      <w:r w:rsidR="009B6909">
        <w:t xml:space="preserve"> defin</w:t>
      </w:r>
      <w:r>
        <w:t>e</w:t>
      </w:r>
      <w:r w:rsidR="009B6909">
        <w:t xml:space="preserve"> </w:t>
      </w:r>
      <w:r>
        <w:t xml:space="preserve">substance data </w:t>
      </w:r>
      <w:r w:rsidR="00A260A8">
        <w:t xml:space="preserve">record </w:t>
      </w:r>
      <w:r>
        <w:t>a</w:t>
      </w:r>
      <w:r w:rsidR="009B6909">
        <w:t xml:space="preserve">s the part of the </w:t>
      </w:r>
      <w:r w:rsidR="00A260A8">
        <w:t>state of matter package</w:t>
      </w:r>
      <w:r w:rsidR="009B6909">
        <w:t xml:space="preserve">. So the user can </w:t>
      </w:r>
      <w:r w:rsidR="00671FC5">
        <w:t xml:space="preserve">select his own </w:t>
      </w:r>
      <w:r>
        <w:t xml:space="preserve">substance </w:t>
      </w:r>
      <w:r w:rsidR="000D3E27">
        <w:t xml:space="preserve">parameters </w:t>
      </w:r>
      <w:r w:rsidR="00671FC5">
        <w:t xml:space="preserve">according to his </w:t>
      </w:r>
      <w:r w:rsidR="00A260A8">
        <w:t>state of matter</w:t>
      </w:r>
      <w:r>
        <w:t xml:space="preserve">. </w:t>
      </w:r>
      <w:r w:rsidR="00A260A8">
        <w:t>And</w:t>
      </w:r>
      <w:r w:rsidR="00445D0B">
        <w:t xml:space="preserve"> the</w:t>
      </w:r>
      <w:r w:rsidR="009B6909">
        <w:t xml:space="preserve"> </w:t>
      </w:r>
      <w:r w:rsidR="00671FC5">
        <w:t xml:space="preserve">usage of </w:t>
      </w:r>
      <w:r w:rsidR="00A260A8">
        <w:t xml:space="preserve">his </w:t>
      </w:r>
      <w:r>
        <w:t xml:space="preserve">substance data </w:t>
      </w:r>
      <w:r w:rsidR="00671FC5">
        <w:t>record is</w:t>
      </w:r>
      <w:r w:rsidR="009B6909">
        <w:t xml:space="preserve"> </w:t>
      </w:r>
      <w:r w:rsidR="00671FC5">
        <w:t xml:space="preserve">limited only inside </w:t>
      </w:r>
      <w:r w:rsidR="00A260A8">
        <w:t>his</w:t>
      </w:r>
      <w:r w:rsidR="009B6909">
        <w:t xml:space="preserve"> </w:t>
      </w:r>
      <w:r w:rsidR="00A260A8">
        <w:t>state of matter</w:t>
      </w:r>
      <w:r w:rsidR="00671FC5">
        <w:t xml:space="preserve"> package</w:t>
      </w:r>
      <w:r w:rsidR="00A260A8">
        <w:t xml:space="preserve"> to redefine the getter functions of substance properties</w:t>
      </w:r>
      <w:r w:rsidR="009B6909">
        <w:t>.</w:t>
      </w:r>
    </w:p>
    <w:p w:rsidR="009B6909" w:rsidRDefault="006B3BF6" w:rsidP="009B6909">
      <w:pPr>
        <w:pStyle w:val="BodyTextIndented"/>
      </w:pPr>
      <w:r>
        <w:t>O</w:t>
      </w:r>
      <w:r w:rsidR="009B6909">
        <w:t xml:space="preserve">ur examples work only with ideal gas </w:t>
      </w:r>
      <w:r w:rsidR="0027722D">
        <w:t>(gases) and</w:t>
      </w:r>
      <w:r w:rsidR="009B6909">
        <w:t xml:space="preserve"> incompressible liquid</w:t>
      </w:r>
      <w:r w:rsidR="0027722D">
        <w:t>s</w:t>
      </w:r>
      <w:r w:rsidR="009B6909">
        <w:t xml:space="preserve"> or solid</w:t>
      </w:r>
      <w:r w:rsidR="00A260A8">
        <w:t>s</w:t>
      </w:r>
      <w:r w:rsidR="009B6909">
        <w:t>. The definition data are molar mass of the substance, number of charge of the substance, molar heat capacity of the substance</w:t>
      </w:r>
      <w:r w:rsidR="00091D71">
        <w:t xml:space="preserve"> at constant pressure</w:t>
      </w:r>
      <w:r w:rsidR="009B6909">
        <w:t>, free formation enthalpy</w:t>
      </w:r>
      <w:r w:rsidR="00717C9A">
        <w:t>,</w:t>
      </w:r>
      <w:r w:rsidR="009B6909">
        <w:t xml:space="preserve"> </w:t>
      </w:r>
      <w:r w:rsidR="000D5C5F">
        <w:t>free formation Gibbs energy</w:t>
      </w:r>
      <w:r w:rsidR="00717C9A">
        <w:t xml:space="preserve"> a</w:t>
      </w:r>
      <w:r w:rsidR="009B6909">
        <w:t>nd density</w:t>
      </w:r>
      <w:r w:rsidR="00717C9A">
        <w:t xml:space="preserve"> (if incompressible).</w:t>
      </w:r>
      <w:r w:rsidR="000D5C5F">
        <w:t xml:space="preserve"> All at temperature of 25</w:t>
      </w:r>
      <w:r w:rsidR="000D5C5F">
        <w:rPr>
          <w:lang w:val="cs-CZ"/>
        </w:rPr>
        <w:t xml:space="preserve">°C and </w:t>
      </w:r>
      <w:r w:rsidR="000D5C5F" w:rsidRPr="000D5C5F">
        <w:t xml:space="preserve">pressure </w:t>
      </w:r>
      <w:r w:rsidR="000D5C5F">
        <w:t>1 bar.</w:t>
      </w:r>
      <w:r w:rsidR="009B6909" w:rsidRPr="000D5C5F">
        <w:t xml:space="preserve"> </w:t>
      </w:r>
      <w:r w:rsidR="000D5C5F">
        <w:t>Because t</w:t>
      </w:r>
      <w:r w:rsidR="000D5C5F" w:rsidRPr="000D5C5F">
        <w:t>hese parameters are usually tabulated in chem</w:t>
      </w:r>
      <w:r w:rsidR="000D5C5F">
        <w:t>ical tables at th</w:t>
      </w:r>
      <w:r w:rsidR="00DA713D">
        <w:t>is</w:t>
      </w:r>
      <w:r w:rsidR="000D5C5F">
        <w:t xml:space="preserve"> standard state. </w:t>
      </w:r>
      <w:r w:rsidR="009B6909">
        <w:t xml:space="preserve">So the definition of </w:t>
      </w:r>
      <w:r w:rsidR="000D5C5F">
        <w:t>the</w:t>
      </w:r>
      <w:r w:rsidR="009B6909">
        <w:t xml:space="preserve"> </w:t>
      </w:r>
      <w:r w:rsidR="00DA713D">
        <w:t xml:space="preserve">chemical </w:t>
      </w:r>
      <w:r w:rsidR="009B6909">
        <w:t xml:space="preserve">substance is the record of </w:t>
      </w:r>
      <w:r w:rsidR="000D5C5F">
        <w:t xml:space="preserve">the </w:t>
      </w:r>
      <w:r w:rsidR="009B6909">
        <w:t>parameters. This way was already defined more than 35 real chemical substances in example package of this chemical library. The usage of these predefined sub</w:t>
      </w:r>
      <w:r w:rsidR="00DD449F">
        <w:t>stances data is</w:t>
      </w:r>
      <w:r w:rsidR="00091D71">
        <w:t xml:space="preserve"> very simple. In</w:t>
      </w:r>
      <w:r w:rsidR="009B6909">
        <w:t xml:space="preserve"> the parameter dialog of the chemical substance</w:t>
      </w:r>
      <w:r w:rsidR="00091D71">
        <w:t xml:space="preserve"> it</w:t>
      </w:r>
      <w:r w:rsidR="009B6909">
        <w:t xml:space="preserve"> can be selected the right record with this data as shown in Figure 1. </w:t>
      </w:r>
    </w:p>
    <w:p w:rsidR="009B6909" w:rsidRDefault="009B6909" w:rsidP="009B6909">
      <w:pPr>
        <w:pStyle w:val="BodyTextIndented"/>
      </w:pPr>
      <w:r>
        <w:t>This setting is typically the most important setting of each chemical model. All equilibrium coefficients</w:t>
      </w:r>
      <w:r w:rsidR="000D5C5F">
        <w:t>, standard voltages, dissolution coefficients, saturated vapor pressures and so on,</w:t>
      </w:r>
      <w:r>
        <w:t xml:space="preserve"> are automatically solved using the</w:t>
      </w:r>
      <w:r w:rsidR="000D5C5F">
        <w:t>se</w:t>
      </w:r>
      <w:r>
        <w:t xml:space="preserve"> substance data. As a result for example the chemical reaction component need to define only the stoichiometry coefficient</w:t>
      </w:r>
      <w:r w:rsidR="00717C9A">
        <w:t>s</w:t>
      </w:r>
      <w:r w:rsidR="00DD449F">
        <w:t>.</w:t>
      </w:r>
      <w:r>
        <w:t xml:space="preserve"> </w:t>
      </w:r>
      <w:r w:rsidR="00DD449F">
        <w:t>A</w:t>
      </w:r>
      <w:r>
        <w:t xml:space="preserve">nd from the connected </w:t>
      </w:r>
      <w:r>
        <w:lastRenderedPageBreak/>
        <w:t>substances</w:t>
      </w:r>
      <w:r w:rsidR="000D5C5F">
        <w:t xml:space="preserve"> i</w:t>
      </w:r>
      <w:r>
        <w:t xml:space="preserve">t reach the equilibrium at the right equilibrium coefficient. </w:t>
      </w:r>
    </w:p>
    <w:p w:rsidR="009B6909" w:rsidRDefault="009B6909" w:rsidP="009B6909">
      <w:pPr>
        <w:pStyle w:val="Nadpis1"/>
      </w:pPr>
      <w:r>
        <w:t>Example of lead-acid battery</w:t>
      </w:r>
    </w:p>
    <w:p w:rsidR="009B6909" w:rsidRDefault="009B6909" w:rsidP="006B15F8">
      <w:pPr>
        <w:pStyle w:val="Body"/>
      </w:pPr>
      <w:r>
        <w:t>The lead-acid electrochemical cells are characterized with 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F4697" w:rsidTr="00301B8E">
        <w:trPr>
          <w:trHeight w:val="469"/>
        </w:trPr>
        <w:tc>
          <w:tcPr>
            <w:tcW w:w="4418" w:type="pct"/>
            <w:vAlign w:val="center"/>
          </w:tcPr>
          <w:p w:rsidR="009B6909" w:rsidRPr="00041C0B" w:rsidRDefault="009B6909" w:rsidP="009B6909">
            <w:pPr>
              <w:pStyle w:val="Text"/>
              <w:ind w:firstLine="0"/>
              <w:jc w:val="center"/>
              <w:rPr>
                <w:rFonts w:ascii="Times New Roman" w:hAnsi="Times New Roman" w:cs="Times New Roman"/>
                <w:i/>
                <w:sz w:val="21"/>
                <w:szCs w:val="21"/>
              </w:rPr>
            </w:pPr>
            <w:r>
              <w:t>PbO</w:t>
            </w:r>
            <w:r w:rsidRPr="009B6909">
              <w:rPr>
                <w:vertAlign w:val="subscript"/>
              </w:rPr>
              <w:t>2</w:t>
            </w:r>
            <w:r>
              <w:t xml:space="preserve"> + HSO</w:t>
            </w:r>
            <w:r w:rsidRPr="009B6909">
              <w:rPr>
                <w:vertAlign w:val="subscript"/>
              </w:rPr>
              <w:t>4</w:t>
            </w:r>
            <w:r w:rsidRPr="009B6909">
              <w:rPr>
                <w:vertAlign w:val="superscript"/>
              </w:rPr>
              <w:t>-</w:t>
            </w:r>
            <w:r>
              <w:t xml:space="preserve"> + 3 H</w:t>
            </w:r>
            <w:r w:rsidRPr="009B6909">
              <w:rPr>
                <w:vertAlign w:val="superscript"/>
              </w:rPr>
              <w:t>+</w:t>
            </w:r>
            <w:r>
              <w:t xml:space="preserve"> +2 e</w:t>
            </w:r>
            <w:r w:rsidRPr="009B6909">
              <w:rPr>
                <w:vertAlign w:val="superscript"/>
              </w:rPr>
              <w:t>-</w:t>
            </w:r>
            <w:r>
              <w:t xml:space="preserve"> ↔ PbSO</w:t>
            </w:r>
            <w:r w:rsidRPr="009B6909">
              <w:rPr>
                <w:vertAlign w:val="subscript"/>
              </w:rPr>
              <w:t>4</w:t>
            </w:r>
            <w:r>
              <w:t xml:space="preserve"> + 2 H</w:t>
            </w:r>
            <w:r w:rsidRPr="009B6909">
              <w:rPr>
                <w:vertAlign w:val="subscript"/>
              </w:rPr>
              <w:t>2</w:t>
            </w:r>
            <w:r>
              <w:t>O</w:t>
            </w:r>
          </w:p>
        </w:tc>
        <w:tc>
          <w:tcPr>
            <w:tcW w:w="582" w:type="pct"/>
            <w:vAlign w:val="center"/>
          </w:tcPr>
          <w:p w:rsidR="009B6909" w:rsidRPr="00041C0B" w:rsidRDefault="009B6909" w:rsidP="003E7ACA">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sidR="0044446B">
              <w:rPr>
                <w:rFonts w:ascii="Times New Roman" w:hAnsi="Times New Roman" w:cs="Times New Roman"/>
                <w:noProof/>
                <w:sz w:val="21"/>
                <w:szCs w:val="21"/>
              </w:rPr>
              <w:t>1</w:t>
            </w:r>
            <w:r w:rsidRPr="00041C0B">
              <w:rPr>
                <w:sz w:val="21"/>
                <w:szCs w:val="21"/>
              </w:rPr>
              <w:fldChar w:fldCharType="end"/>
            </w:r>
            <w:r w:rsidRPr="00041C0B">
              <w:rPr>
                <w:rFonts w:ascii="Times New Roman" w:hAnsi="Times New Roman" w:cs="Times New Roman"/>
                <w:sz w:val="21"/>
                <w:szCs w:val="21"/>
              </w:rPr>
              <w:t>)</w:t>
            </w:r>
          </w:p>
        </w:tc>
      </w:tr>
      <w:tr w:rsidR="009B6909" w:rsidRPr="002F4697" w:rsidTr="00301B8E">
        <w:trPr>
          <w:trHeight w:val="444"/>
        </w:trPr>
        <w:tc>
          <w:tcPr>
            <w:tcW w:w="4418" w:type="pct"/>
            <w:vAlign w:val="center"/>
          </w:tcPr>
          <w:p w:rsidR="009B6909" w:rsidRPr="00041C0B" w:rsidRDefault="009B6909" w:rsidP="009B6909">
            <w:pPr>
              <w:pStyle w:val="Text"/>
              <w:ind w:firstLine="0"/>
              <w:jc w:val="center"/>
              <w:rPr>
                <w:rFonts w:ascii="Times New Roman" w:hAnsi="Times New Roman" w:cs="Times New Roman"/>
                <w:i/>
                <w:sz w:val="21"/>
                <w:szCs w:val="21"/>
              </w:rPr>
            </w:pPr>
            <w:r>
              <w:t>Pb + HSO</w:t>
            </w:r>
            <w:r w:rsidRPr="009B6909">
              <w:rPr>
                <w:vertAlign w:val="subscript"/>
              </w:rPr>
              <w:t>4</w:t>
            </w:r>
            <w:r w:rsidRPr="009B6909">
              <w:rPr>
                <w:vertAlign w:val="superscript"/>
              </w:rPr>
              <w:t>-</w:t>
            </w:r>
            <w:r>
              <w:t xml:space="preserve">  ↔ PbSO</w:t>
            </w:r>
            <w:r w:rsidRPr="009B6909">
              <w:rPr>
                <w:vertAlign w:val="subscript"/>
              </w:rPr>
              <w:t>4</w:t>
            </w:r>
            <w:r>
              <w:t xml:space="preserve"> + H</w:t>
            </w:r>
            <w:r w:rsidRPr="009B6909">
              <w:rPr>
                <w:vertAlign w:val="superscript"/>
              </w:rPr>
              <w:t>+</w:t>
            </w:r>
            <w:r>
              <w:t xml:space="preserve"> + 2 e</w:t>
            </w:r>
            <w:r w:rsidRPr="009B6909">
              <w:rPr>
                <w:vertAlign w:val="superscript"/>
              </w:rPr>
              <w:t>-</w:t>
            </w:r>
          </w:p>
        </w:tc>
        <w:tc>
          <w:tcPr>
            <w:tcW w:w="582" w:type="pct"/>
            <w:vAlign w:val="center"/>
          </w:tcPr>
          <w:p w:rsidR="009B6909" w:rsidRPr="00041C0B" w:rsidRDefault="009B6909" w:rsidP="009B6909">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sidR="0044446B">
              <w:rPr>
                <w:rFonts w:ascii="Times New Roman" w:hAnsi="Times New Roman" w:cs="Times New Roman"/>
                <w:noProof/>
                <w:sz w:val="21"/>
                <w:szCs w:val="21"/>
              </w:rPr>
              <w:t>2</w:t>
            </w:r>
            <w:r w:rsidRPr="00041C0B">
              <w:rPr>
                <w:sz w:val="21"/>
                <w:szCs w:val="21"/>
              </w:rPr>
              <w:fldChar w:fldCharType="end"/>
            </w:r>
            <w:r w:rsidRPr="00041C0B">
              <w:rPr>
                <w:rFonts w:ascii="Times New Roman" w:hAnsi="Times New Roman" w:cs="Times New Roman"/>
                <w:sz w:val="21"/>
                <w:szCs w:val="21"/>
              </w:rPr>
              <w:t>)</w:t>
            </w:r>
          </w:p>
        </w:tc>
      </w:tr>
    </w:tbl>
    <w:p w:rsidR="001529F7" w:rsidRDefault="009B6909" w:rsidP="00DD449F">
      <w:pPr>
        <w:pStyle w:val="BodyTextIndented"/>
      </w:pPr>
      <w:r>
        <w:t>Building of one cell of lead-acid battery</w:t>
      </w:r>
      <w:r w:rsidR="002F0EB8">
        <w:t xml:space="preserve"> (Figure 2)</w:t>
      </w:r>
      <w:r>
        <w:t xml:space="preserve"> starts with definition of three solutions. Two for </w:t>
      </w:r>
      <w:r w:rsidR="002F0EB8">
        <w:t xml:space="preserve">lead </w:t>
      </w:r>
      <w:r>
        <w:t xml:space="preserve">electrodes and one for </w:t>
      </w:r>
      <w:r w:rsidR="00445D0B">
        <w:t xml:space="preserve">liquid </w:t>
      </w:r>
      <w:r>
        <w:t>acid solution. This can be done by drag and drop of the library class Components.SimpleSolution class into the diagram. The first instance we called “c</w:t>
      </w:r>
      <w:r w:rsidR="00DD449F">
        <w:t xml:space="preserve">athode”, </w:t>
      </w:r>
      <w:r>
        <w:t>the second “solution” and the last “anode”. We set the parameter ElectricalGround as “false” for all of these solutions to reach possibility of non-zero voltage</w:t>
      </w:r>
      <w:r w:rsidR="00DD449F">
        <w:t>s.</w:t>
      </w:r>
      <w:r>
        <w:t xml:space="preserve"> Now we can to specify the chemical substances inside the chemical solutions. We drag and drop the library class Components.Substance into the “solution” as chemical substances H</w:t>
      </w:r>
      <w:r w:rsidRPr="005E0C92">
        <w:rPr>
          <w:vertAlign w:val="subscript"/>
        </w:rPr>
        <w:t>2</w:t>
      </w:r>
      <w:r>
        <w:t>O(l</w:t>
      </w:r>
      <w:r w:rsidR="005E0C92">
        <w:t>iquid</w:t>
      </w:r>
      <w:r>
        <w:t>), H</w:t>
      </w:r>
      <w:r w:rsidRPr="005E0C92">
        <w:rPr>
          <w:vertAlign w:val="superscript"/>
        </w:rPr>
        <w:t>+</w:t>
      </w:r>
      <w:r>
        <w:t>(aq</w:t>
      </w:r>
      <w:r w:rsidR="005E0C92">
        <w:t>ueous</w:t>
      </w:r>
      <w:r>
        <w:t>), HSO</w:t>
      </w:r>
      <w:r w:rsidRPr="005E0C92">
        <w:rPr>
          <w:vertAlign w:val="subscript"/>
        </w:rPr>
        <w:t>4</w:t>
      </w:r>
      <w:r w:rsidRPr="005E0C92">
        <w:rPr>
          <w:vertAlign w:val="superscript"/>
        </w:rPr>
        <w:t>-</w:t>
      </w:r>
      <w:r>
        <w:t>(aq</w:t>
      </w:r>
      <w:r w:rsidR="005E0C92">
        <w:t>ueous</w:t>
      </w:r>
      <w:r>
        <w:t>) representing the liquid aqueous solution of sulfuric</w:t>
      </w:r>
      <w:r w:rsidR="002F0EB8">
        <w:t xml:space="preserve"> acid;</w:t>
      </w:r>
      <w:r>
        <w:t xml:space="preserve"> into the “cathode” </w:t>
      </w:r>
      <w:r w:rsidR="00124265">
        <w:t>P</w:t>
      </w:r>
      <w:r>
        <w:t>bSO</w:t>
      </w:r>
      <w:r w:rsidRPr="005E0C92">
        <w:rPr>
          <w:vertAlign w:val="subscript"/>
        </w:rPr>
        <w:t>4</w:t>
      </w:r>
      <w:r>
        <w:t>(s</w:t>
      </w:r>
      <w:r w:rsidR="005E0C92">
        <w:t>olid</w:t>
      </w:r>
      <w:r>
        <w:t>) and PbO</w:t>
      </w:r>
      <w:r w:rsidRPr="005E0C92">
        <w:rPr>
          <w:vertAlign w:val="subscript"/>
        </w:rPr>
        <w:t>2</w:t>
      </w:r>
      <w:r>
        <w:t>(s</w:t>
      </w:r>
      <w:r w:rsidR="005E0C92">
        <w:t>olid</w:t>
      </w:r>
      <w:r>
        <w:t>) representing the</w:t>
      </w:r>
      <w:r w:rsidR="002F0EB8">
        <w:t xml:space="preserve"> elements of positive electrode;</w:t>
      </w:r>
      <w:r>
        <w:t xml:space="preserve"> and into “anode” the substances Pb(s</w:t>
      </w:r>
      <w:r w:rsidR="005E0C92">
        <w:t>olid</w:t>
      </w:r>
      <w:r>
        <w:t xml:space="preserve">) and </w:t>
      </w:r>
      <w:r w:rsidR="00D563AF">
        <w:t>a</w:t>
      </w:r>
      <w:r>
        <w:t>PbSO</w:t>
      </w:r>
      <w:r w:rsidRPr="005E0C92">
        <w:rPr>
          <w:vertAlign w:val="subscript"/>
        </w:rPr>
        <w:t>4</w:t>
      </w:r>
      <w:r>
        <w:t>(s</w:t>
      </w:r>
      <w:r w:rsidR="005E0C92">
        <w:t>olid</w:t>
      </w:r>
      <w:r>
        <w:t>) representing the elements of negative electrode.</w:t>
      </w:r>
      <w:r w:rsidR="00D563AF">
        <w:t xml:space="preserve"> All these substances must have unique names (e.g. “PbSO4” for cathode and “aPbSO4” for anode), because the Modelica language</w:t>
      </w:r>
      <w:r>
        <w:t xml:space="preserve"> </w:t>
      </w:r>
      <w:r w:rsidR="00D563AF">
        <w:t xml:space="preserve">does not support two instances in one class with the same name. </w:t>
      </w:r>
      <w:r>
        <w:t>As was mentioned for all this substances must be selected appropriate substance data</w:t>
      </w:r>
      <w:r w:rsidR="002F0EB8">
        <w:t>,</w:t>
      </w:r>
      <w:r w:rsidR="00DD449F">
        <w:t xml:space="preserve"> e.g.</w:t>
      </w:r>
      <w:r w:rsidR="00A260A8">
        <w:t xml:space="preserve"> as predefined parametric records</w:t>
      </w:r>
      <w:r w:rsidR="00DD449F">
        <w:t xml:space="preserve"> Examples.Substances</w:t>
      </w:r>
      <w:r w:rsidR="002F0EB8">
        <w:t>.</w:t>
      </w:r>
      <w:r>
        <w:t>Water_liquid,</w:t>
      </w:r>
      <w:r w:rsidR="005E0C92">
        <w:t xml:space="preserve"> </w:t>
      </w:r>
      <w:r w:rsidR="002F0EB8">
        <w:t>.</w:t>
      </w:r>
      <w:r>
        <w:t>Lead_solid,</w:t>
      </w:r>
      <w:r w:rsidR="005E0C92">
        <w:t xml:space="preserve"> </w:t>
      </w:r>
      <w:r w:rsidR="002F0EB8">
        <w:t>.</w:t>
      </w:r>
      <w:r w:rsidR="005E0C92">
        <w:t xml:space="preserve">Lead_dioxide_solid, </w:t>
      </w:r>
      <w:r w:rsidR="002F0EB8">
        <w:t>.</w:t>
      </w:r>
      <w:r w:rsidR="005E0C92">
        <w:t>Lead_sulfate_solid</w:t>
      </w:r>
      <w:r>
        <w:t xml:space="preserve"> and so on. The last</w:t>
      </w:r>
      <w:r w:rsidR="005E0C92">
        <w:t>,</w:t>
      </w:r>
      <w:r>
        <w:t xml:space="preserve"> very special substance is an electron. This class is called Components.Ele</w:t>
      </w:r>
      <w:r w:rsidR="006B15F8">
        <w:t xml:space="preserve">ctrone and it must be added for </w:t>
      </w:r>
      <w:r>
        <w:t>each electrode to translate electron flows from the chemical reaction to the electric current. Each of these substances must be connected to the appropriate solution using solution port</w:t>
      </w:r>
      <w:r w:rsidR="002F0EB8">
        <w:t xml:space="preserve"> situated in bottom of the component</w:t>
      </w:r>
      <w:r w:rsidR="000650F3">
        <w:t>’</w:t>
      </w:r>
      <w:r w:rsidR="002F0EB8">
        <w:t>s icons</w:t>
      </w:r>
      <w:r w:rsidR="000650F3">
        <w:t xml:space="preserve"> </w:t>
      </w:r>
      <w:r w:rsidR="000650F3">
        <w:t xml:space="preserve">to indicate they are all mixed in </w:t>
      </w:r>
      <w:r w:rsidR="000650F3">
        <w:t>the</w:t>
      </w:r>
      <w:r w:rsidR="000650F3">
        <w:t xml:space="preserve"> solution</w:t>
      </w:r>
      <w:r>
        <w:t>. Having all substances it is possible to implement the chemical reactions. Drag and drop of library class Components.Reaction for both chemical reactions and setting they parameters into appropriate number of reactants and products and their stoichiometry allows to connect each substance with the reaction as expressed in</w:t>
      </w:r>
      <w:r w:rsidR="002F0EB8">
        <w:t xml:space="preserve"> reaction</w:t>
      </w:r>
      <w:r w:rsidR="001529F7">
        <w:t xml:space="preserve"> (1</w:t>
      </w:r>
      <w:r w:rsidR="002F0EB8">
        <w:t>) and reaction (</w:t>
      </w:r>
      <w:r w:rsidR="001529F7">
        <w:t>2)</w:t>
      </w:r>
      <w:r>
        <w:t xml:space="preserve">. This setting can be done using parameter dialog of the cathode chemical reaction </w:t>
      </w:r>
      <w:r w:rsidR="001529F7">
        <w:t xml:space="preserve">(1) </w:t>
      </w:r>
      <w:r>
        <w:t>as there are four types of substrates (nS=4) with stoichiometric coefficients 1 for first and second</w:t>
      </w:r>
      <w:r w:rsidR="002F0EB8">
        <w:t xml:space="preserve"> reactant, 3 for third reactant and 2 for forth reactant</w:t>
      </w:r>
      <w:r>
        <w:t xml:space="preserve"> (s={1,1,3,2}) and there are two types of products (nP=2) with stoichiometry 1 for PbSO</w:t>
      </w:r>
      <w:r w:rsidRPr="005E0C92">
        <w:rPr>
          <w:vertAlign w:val="subscript"/>
        </w:rPr>
        <w:t>4</w:t>
      </w:r>
      <w:r>
        <w:t xml:space="preserve"> and 2 </w:t>
      </w:r>
      <w:r>
        <w:lastRenderedPageBreak/>
        <w:t>for water (p={1,2}) following the chemical scheme of the first chemical reaction above. After setting the number of reactants and products there is possible to connect the substances with react</w:t>
      </w:r>
      <w:r w:rsidR="00DD449F">
        <w:t>ion. Each instance of reaction h</w:t>
      </w:r>
      <w:r>
        <w:t>as an array of connectors for substrates and an array of connectors for products and the user must be very carefu</w:t>
      </w:r>
      <w:r w:rsidR="00DD449F">
        <w:t>l to connect each element of the</w:t>
      </w:r>
      <w:r>
        <w:t>s</w:t>
      </w:r>
      <w:r w:rsidR="00DD449F">
        <w:t>e</w:t>
      </w:r>
      <w:r>
        <w:t xml:space="preserve"> array</w:t>
      </w:r>
      <w:r w:rsidR="00DD449F">
        <w:t>s</w:t>
      </w:r>
      <w:r>
        <w:t xml:space="preserve"> in the same order as defined </w:t>
      </w:r>
      <w:r w:rsidR="002F0EB8">
        <w:t xml:space="preserve">by </w:t>
      </w:r>
      <w:r>
        <w:t xml:space="preserve">stoichiometric coefficients. This means that for example the water must be connected in index 2 of products of the first chemical reaction, because </w:t>
      </w:r>
      <w:r w:rsidR="000650F3">
        <w:t>we already selected the order of products by setting array of stoichiometric coefficients in reaction (1)</w:t>
      </w:r>
      <w:r>
        <w:t>. The chemical reaction</w:t>
      </w:r>
      <w:r w:rsidR="001529F7">
        <w:t xml:space="preserve"> (2)</w:t>
      </w:r>
      <w:r>
        <w:t xml:space="preserve"> must be set analogically as nS=2, nP=3, p={1,1,2} with connections of substance ports of Pb to  substrate[1], HSO</w:t>
      </w:r>
      <w:r w:rsidRPr="001760D5">
        <w:rPr>
          <w:vertAlign w:val="subscript"/>
        </w:rPr>
        <w:t>4</w:t>
      </w:r>
      <w:r w:rsidR="001760D5" w:rsidRPr="001760D5">
        <w:rPr>
          <w:vertAlign w:val="superscript"/>
        </w:rPr>
        <w:t>-</w:t>
      </w:r>
      <w:r>
        <w:t xml:space="preserve"> to substrate[2], PbSO</w:t>
      </w:r>
      <w:r w:rsidRPr="001760D5">
        <w:rPr>
          <w:vertAlign w:val="subscript"/>
        </w:rPr>
        <w:t>4</w:t>
      </w:r>
      <w:r>
        <w:t xml:space="preserve"> to product[1], H</w:t>
      </w:r>
      <w:r w:rsidRPr="001760D5">
        <w:rPr>
          <w:vertAlign w:val="superscript"/>
        </w:rPr>
        <w:t>+</w:t>
      </w:r>
      <w:r>
        <w:t xml:space="preserve"> to product[2] and e</w:t>
      </w:r>
      <w:r w:rsidRPr="001760D5">
        <w:rPr>
          <w:vertAlign w:val="superscript"/>
        </w:rPr>
        <w:t>-</w:t>
      </w:r>
      <w:r w:rsidR="00445D0B">
        <w:t xml:space="preserve"> to prod</w:t>
      </w:r>
      <w:r>
        <w:t>uct[3] as grap</w:t>
      </w:r>
      <w:r w:rsidR="002F0EB8">
        <w:t>hically represented in Figure 2</w:t>
      </w:r>
      <w:r>
        <w:t xml:space="preserve">. </w:t>
      </w:r>
    </w:p>
    <w:p w:rsidR="009B6909" w:rsidRDefault="009B6909" w:rsidP="009B6909">
      <w:pPr>
        <w:pStyle w:val="BodyTextIndented"/>
      </w:pPr>
      <w:r>
        <w:t>Now, the electrochemical cell is already implemented. However the simulation need the initial state of substances, which for the fully charged battery means that almost all elements of cathode is PbO</w:t>
      </w:r>
      <w:r w:rsidRPr="001760D5">
        <w:rPr>
          <w:vertAlign w:val="subscript"/>
        </w:rPr>
        <w:t>2</w:t>
      </w:r>
      <w:r>
        <w:t xml:space="preserve"> and almost all elements </w:t>
      </w:r>
      <w:r w:rsidR="002F0EB8">
        <w:t xml:space="preserve">of </w:t>
      </w:r>
      <w:r>
        <w:t>anode is Pb. At this state can be the sulfuric acid very concentrated, what increases the effectivity of the electrochemical cell. To set this state it is possible just double-click on PbO</w:t>
      </w:r>
      <w:r w:rsidRPr="001760D5">
        <w:rPr>
          <w:vertAlign w:val="subscript"/>
        </w:rPr>
        <w:t>2</w:t>
      </w:r>
      <w:r>
        <w:t xml:space="preserve"> and Pb and set the amount e.g. 1mol, the same as the total amount of “cathode” and “anode” components. To set the pure concentrated sulfuric acid we can set the amount of SO</w:t>
      </w:r>
      <w:r w:rsidRPr="005E0C92">
        <w:rPr>
          <w:vertAlign w:val="subscript"/>
        </w:rPr>
        <w:t>4</w:t>
      </w:r>
      <w:r w:rsidR="005E0C92" w:rsidRPr="005E0C92">
        <w:rPr>
          <w:vertAlign w:val="superscript"/>
        </w:rPr>
        <w:t>-</w:t>
      </w:r>
      <w:r>
        <w:t xml:space="preserve"> and H</w:t>
      </w:r>
      <w:r w:rsidRPr="005E0C92">
        <w:rPr>
          <w:vertAlign w:val="superscript"/>
        </w:rPr>
        <w:t>+</w:t>
      </w:r>
      <w:r>
        <w:t xml:space="preserve"> also to 1 mol. This fully charged ideal state is ready to simulate when it is connected </w:t>
      </w:r>
      <w:r w:rsidR="00F15336">
        <w:t xml:space="preserve">to </w:t>
      </w:r>
      <w:r>
        <w:t>the electric ground into one of the electric port of the one electron.</w:t>
      </w:r>
    </w:p>
    <w:p w:rsidR="009B6909" w:rsidRDefault="009B6909" w:rsidP="00C608EB">
      <w:pPr>
        <w:pStyle w:val="BodyTextIndented"/>
      </w:pPr>
      <w:r>
        <w:t>These battery can be connected to any electrical circuit, which is slowly discharging it. For example if we only connect the simple electric resistance of 1 Ohm as expressed in Figure 3 then the simulation of discharging process during 13 hours and 45 minutes gives the results of electric current and electric potential as in Figure 4.</w:t>
      </w:r>
      <w:r w:rsidR="00575DF4">
        <w:t xml:space="preserve"> The exchange of resistor with voltage source can for discharged cell simulate the charging process. </w:t>
      </w:r>
    </w:p>
    <w:p w:rsidR="009B6909" w:rsidRDefault="009B6909" w:rsidP="005E0C92">
      <w:pPr>
        <w:pStyle w:val="Nadpis1"/>
      </w:pPr>
      <w:r>
        <w:t>Example of hydrogen burning engine</w:t>
      </w:r>
    </w:p>
    <w:p w:rsidR="009B6909" w:rsidRDefault="009B6909" w:rsidP="006B15F8">
      <w:pPr>
        <w:pStyle w:val="Body"/>
      </w:pPr>
      <w:r>
        <w:t>In contrast with oxidation-reduction reactions describing processes in lead-acid electrochemical cell is the gaseous reaction of the hydrogen burning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F4697" w:rsidTr="00301B8E">
        <w:trPr>
          <w:trHeight w:val="419"/>
        </w:trPr>
        <w:tc>
          <w:tcPr>
            <w:tcW w:w="4418" w:type="pct"/>
            <w:vAlign w:val="center"/>
          </w:tcPr>
          <w:p w:rsidR="009B6909" w:rsidRPr="00041C0B" w:rsidRDefault="009B6909" w:rsidP="005E0C92">
            <w:pPr>
              <w:pStyle w:val="Text"/>
              <w:ind w:firstLine="0"/>
              <w:jc w:val="center"/>
              <w:rPr>
                <w:rFonts w:ascii="Times New Roman" w:hAnsi="Times New Roman" w:cs="Times New Roman"/>
                <w:i/>
                <w:sz w:val="21"/>
                <w:szCs w:val="21"/>
              </w:rPr>
            </w:pPr>
            <w:r>
              <w:t>2 H</w:t>
            </w:r>
            <w:r w:rsidRPr="005E0C92">
              <w:rPr>
                <w:vertAlign w:val="subscript"/>
              </w:rPr>
              <w:t>2</w:t>
            </w:r>
            <w:r>
              <w:t xml:space="preserve"> + O</w:t>
            </w:r>
            <w:r w:rsidRPr="005E0C92">
              <w:rPr>
                <w:vertAlign w:val="subscript"/>
              </w:rPr>
              <w:t>2</w:t>
            </w:r>
            <w:r>
              <w:t xml:space="preserve"> &lt;-&gt; 2 H</w:t>
            </w:r>
            <w:r w:rsidRPr="005E0C92">
              <w:rPr>
                <w:vertAlign w:val="subscript"/>
              </w:rPr>
              <w:t>2</w:t>
            </w:r>
            <w:r>
              <w:t>O</w:t>
            </w:r>
          </w:p>
        </w:tc>
        <w:tc>
          <w:tcPr>
            <w:tcW w:w="582" w:type="pct"/>
            <w:vAlign w:val="center"/>
          </w:tcPr>
          <w:p w:rsidR="009B6909" w:rsidRPr="00041C0B" w:rsidRDefault="009B6909" w:rsidP="003E7ACA">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sidR="0044446B">
              <w:rPr>
                <w:rFonts w:ascii="Times New Roman" w:hAnsi="Times New Roman" w:cs="Times New Roman"/>
                <w:noProof/>
                <w:sz w:val="21"/>
                <w:szCs w:val="21"/>
              </w:rPr>
              <w:t>3</w:t>
            </w:r>
            <w:r w:rsidRPr="00041C0B">
              <w:rPr>
                <w:sz w:val="21"/>
                <w:szCs w:val="21"/>
              </w:rPr>
              <w:fldChar w:fldCharType="end"/>
            </w:r>
            <w:r w:rsidRPr="00041C0B">
              <w:rPr>
                <w:rFonts w:ascii="Times New Roman" w:hAnsi="Times New Roman" w:cs="Times New Roman"/>
                <w:sz w:val="21"/>
                <w:szCs w:val="21"/>
              </w:rPr>
              <w:t>)</w:t>
            </w:r>
          </w:p>
        </w:tc>
      </w:tr>
    </w:tbl>
    <w:p w:rsidR="009B6909" w:rsidRDefault="009B6909" w:rsidP="009B6909">
      <w:pPr>
        <w:pStyle w:val="BodyTextIndented"/>
      </w:pPr>
      <w:r>
        <w:t xml:space="preserve">However this reaction generates big amount of energy, which can be used for mechanical or thermal purposes. </w:t>
      </w:r>
    </w:p>
    <w:p w:rsidR="009B6909" w:rsidRDefault="009B6909" w:rsidP="009B6909">
      <w:pPr>
        <w:pStyle w:val="BodyTextIndented"/>
      </w:pPr>
      <w:r>
        <w:t xml:space="preserve">The building of this model using the chemical library is very easy. At first we drag and drop the library class Components.IdealGasSolution to the diagram of our new model. The instance is called </w:t>
      </w:r>
      <w:r>
        <w:lastRenderedPageBreak/>
        <w:t>“idealsGas” in Figure 5. For this solution we need to set the area of the piston (e.g. 1 dm</w:t>
      </w:r>
      <w:r w:rsidRPr="00D50DEF">
        <w:rPr>
          <w:vertAlign w:val="superscript"/>
        </w:rPr>
        <w:t>2</w:t>
      </w:r>
      <w:r>
        <w:t xml:space="preserve">), where the pressure makes the force of the green mechanical port of the upper side. The next parameter is the </w:t>
      </w:r>
      <w:r w:rsidR="00E151C9">
        <w:t>ambient external pressure surrounding the system</w:t>
      </w:r>
      <w:r>
        <w:t xml:space="preserve"> (e.g. 1 </w:t>
      </w:r>
      <w:r w:rsidR="00E151C9">
        <w:t>bar</w:t>
      </w:r>
      <w:r>
        <w:t xml:space="preserve">). </w:t>
      </w:r>
      <w:r w:rsidR="00D50DEF">
        <w:t>A</w:t>
      </w:r>
      <w:r>
        <w:t>ll th</w:t>
      </w:r>
      <w:r w:rsidR="00D50DEF">
        <w:t>r</w:t>
      </w:r>
      <w:r>
        <w:t xml:space="preserve">ee substance can be added using drag and drop of library class Components.Substance. Because this model uses gases, the substanceModel must be changed to some gases substance </w:t>
      </w:r>
      <w:r w:rsidR="00E151C9">
        <w:t xml:space="preserve">model </w:t>
      </w:r>
      <w:r>
        <w:t>such as ideal gas substance model prepared in library as Interfaces.IdealGasSubstanceModel. The substance data must be selected to define the appropriate substance</w:t>
      </w:r>
      <w:r w:rsidR="00E151C9">
        <w:t>s</w:t>
      </w:r>
      <w:r>
        <w:t xml:space="preserve"> as Examples.Substances.Hydrogen_gas,</w:t>
      </w:r>
      <w:r w:rsidR="00E151C9">
        <w:t xml:space="preserve"> </w:t>
      </w:r>
      <w:r>
        <w:t>.Oxygen_gas and</w:t>
      </w:r>
      <w:r w:rsidR="00E151C9">
        <w:t xml:space="preserve"> </w:t>
      </w:r>
      <w:r>
        <w:t xml:space="preserve">.Water_gas. And the initial amount of substances can be prepared for ideal solution of hydrogen and oxygen gases in ratio 2:1 to reach the chemical equation above with expectation that at the end of burning only water substance </w:t>
      </w:r>
      <w:r w:rsidR="00E151C9">
        <w:t xml:space="preserve">could </w:t>
      </w:r>
      <w:r>
        <w:t xml:space="preserve">be presented. </w:t>
      </w:r>
      <w:r w:rsidR="00CC7867">
        <w:t xml:space="preserve">So the initial values </w:t>
      </w:r>
      <w:r>
        <w:t>of H</w:t>
      </w:r>
      <w:r w:rsidRPr="005E0C92">
        <w:rPr>
          <w:vertAlign w:val="subscript"/>
        </w:rPr>
        <w:t>2</w:t>
      </w:r>
      <w:r>
        <w:t xml:space="preserve"> particles </w:t>
      </w:r>
      <w:r w:rsidR="00CC7867">
        <w:t xml:space="preserve">could be set to 26 mmol and amount of </w:t>
      </w:r>
      <w:r>
        <w:t>O</w:t>
      </w:r>
      <w:r w:rsidRPr="005E0C92">
        <w:rPr>
          <w:vertAlign w:val="subscript"/>
        </w:rPr>
        <w:t>2</w:t>
      </w:r>
      <w:r>
        <w:t xml:space="preserve"> particles</w:t>
      </w:r>
      <w:r w:rsidR="00CC7867">
        <w:t xml:space="preserve"> as 13 mmol</w:t>
      </w:r>
      <w:r>
        <w:t>. All substances must be connected with solution using solution po</w:t>
      </w:r>
      <w:r w:rsidR="006F5F3C">
        <w:t xml:space="preserve">rt of blue color situated </w:t>
      </w:r>
      <w:r>
        <w:t xml:space="preserve">in the bottom side of each substance and each solution. Then the chemical reaction is inserted into the diagram of this model as library class Components.Reaction and it is set to 2 substrates (nS=2) with stoichiometry s={2,1} and one product with stoichiometry </w:t>
      </w:r>
      <w:r w:rsidR="00CC7867">
        <w:t>p={2} to represent the reaction (3)</w:t>
      </w:r>
      <w:r>
        <w:t>. The substances are then connected using substance connectors of violet color with appropriate indexes: H</w:t>
      </w:r>
      <w:r w:rsidRPr="005E0C92">
        <w:rPr>
          <w:vertAlign w:val="subscript"/>
        </w:rPr>
        <w:t>2</w:t>
      </w:r>
      <w:r>
        <w:t xml:space="preserve"> to substates[1], O</w:t>
      </w:r>
      <w:r w:rsidRPr="005E0C92">
        <w:rPr>
          <w:vertAlign w:val="subscript"/>
        </w:rPr>
        <w:t>2</w:t>
      </w:r>
      <w:r>
        <w:t xml:space="preserve"> to substates[2] and H</w:t>
      </w:r>
      <w:r w:rsidRPr="005E0C92">
        <w:rPr>
          <w:vertAlign w:val="subscript"/>
        </w:rPr>
        <w:t>2</w:t>
      </w:r>
      <w:r>
        <w:t>O to products[1]. Now is t</w:t>
      </w:r>
      <w:r w:rsidR="000650F3">
        <w:t>he model prepared to simulate at</w:t>
      </w:r>
      <w:r>
        <w:t xml:space="preserve"> condition of not connected heat port and not connected mechanical port. This simulation reach the theoretical ideal thermally isolated (zero heat flow from/to the solution) and isobaric (zero force generated on piston) conditions.</w:t>
      </w:r>
    </w:p>
    <w:p w:rsidR="009B6909" w:rsidRDefault="009B6909" w:rsidP="00F002F8">
      <w:pPr>
        <w:pStyle w:val="BodyTextIndented"/>
      </w:pPr>
      <w:r>
        <w:t xml:space="preserve">However in the real word there is always some thermal energy flow from the solution and this cooling process can be connected using the thermal connector of Modelica Standard Library 3.2.1. For example as simple thermal conductor of thermal conductance 2W/K to constant temperature environment at 25°C as expressed in Figure 5. The mechanical power of the engine can be connected to robust mechanical model. However in our example we select only very strong mechanical spring with spring constant of 1e6 N/m to stop the motion of the </w:t>
      </w:r>
      <w:r w:rsidR="00CC7867">
        <w:t>piston to generate the pressure. This standard spring component is situated above the solution in</w:t>
      </w:r>
      <w:r>
        <w:t xml:space="preserve"> Figure 5. The results of this experiment is shown in Figure 6. </w:t>
      </w:r>
    </w:p>
    <w:p w:rsidR="009B6909" w:rsidRDefault="009B6909" w:rsidP="001529F7">
      <w:pPr>
        <w:pStyle w:val="Nadpis1"/>
      </w:pPr>
      <w:r>
        <w:t>Example of chloride shift</w:t>
      </w:r>
    </w:p>
    <w:p w:rsidR="003204D2" w:rsidRDefault="003204D2" w:rsidP="003204D2">
      <w:pPr>
        <w:pStyle w:val="Body"/>
      </w:pPr>
      <w:r>
        <w:t>The mature red cell (erythrocyte) is the simplest cell in the body. Its primary function is transport of blood gases as oxygen O</w:t>
      </w:r>
      <w:r w:rsidRPr="005E0C92">
        <w:rPr>
          <w:vertAlign w:val="subscript"/>
        </w:rPr>
        <w:t>2</w:t>
      </w:r>
      <w:r>
        <w:t xml:space="preserve"> (from lungs to tissues) and carbon dioxide CO</w:t>
      </w:r>
      <w:r w:rsidRPr="005E0C92">
        <w:rPr>
          <w:vertAlign w:val="subscript"/>
        </w:rPr>
        <w:t>2</w:t>
      </w:r>
      <w:r>
        <w:t xml:space="preserve"> (from tissue to lungs). The chemical processes behind the gases transport is a bit complex, </w:t>
      </w:r>
      <w:r>
        <w:lastRenderedPageBreak/>
        <w:t>because the capacity of the water for only their free dissolved forms is very low. To transport sufficient amount of O</w:t>
      </w:r>
      <w:r w:rsidRPr="005E0C92">
        <w:rPr>
          <w:vertAlign w:val="subscript"/>
        </w:rPr>
        <w:t>2</w:t>
      </w:r>
      <w:r>
        <w:t xml:space="preserve"> and CO</w:t>
      </w:r>
      <w:r w:rsidRPr="005E0C92">
        <w:rPr>
          <w:vertAlign w:val="subscript"/>
        </w:rPr>
        <w:t>2</w:t>
      </w:r>
      <w:r>
        <w:t xml:space="preserve"> gas must be chemically bound to hemoglobin as described in </w:t>
      </w:r>
      <w:r>
        <w:fldChar w:fldCharType="begin"/>
      </w:r>
      <w:r>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fldChar w:fldCharType="separate"/>
      </w:r>
      <w:r>
        <w:rPr>
          <w:noProof/>
        </w:rPr>
        <w:t>(Mateják, et al., 2015)</w:t>
      </w:r>
      <w:r>
        <w:fldChar w:fldCharType="end"/>
      </w:r>
      <w:r>
        <w:t xml:space="preserve"> and/or transported as different substance, which can be presented in water in much higher concentration than only free dissolved form allows. So to transport sufficient amount of CO</w:t>
      </w:r>
      <w:r w:rsidRPr="005E0C92">
        <w:rPr>
          <w:vertAlign w:val="subscript"/>
        </w:rPr>
        <w:t>2</w:t>
      </w:r>
      <w:r>
        <w:t xml:space="preserve"> it must be changed to HCO</w:t>
      </w:r>
      <w:r w:rsidRPr="005E0C92">
        <w:rPr>
          <w:vertAlign w:val="subscript"/>
        </w:rPr>
        <w:t>3</w:t>
      </w:r>
      <w:r w:rsidRPr="005E0C92">
        <w:rPr>
          <w:vertAlign w:val="superscript"/>
        </w:rPr>
        <w:t>-</w:t>
      </w:r>
      <w:r>
        <w:t xml:space="preserve"> using 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F4697" w:rsidTr="00AC7758">
        <w:trPr>
          <w:trHeight w:val="408"/>
        </w:trPr>
        <w:tc>
          <w:tcPr>
            <w:tcW w:w="4418" w:type="pct"/>
            <w:vAlign w:val="center"/>
          </w:tcPr>
          <w:p w:rsidR="003204D2" w:rsidRPr="00041C0B" w:rsidRDefault="003204D2" w:rsidP="00AC7758">
            <w:pPr>
              <w:pStyle w:val="Text"/>
              <w:ind w:firstLine="0"/>
              <w:jc w:val="center"/>
              <w:rPr>
                <w:rFonts w:ascii="Times New Roman" w:hAnsi="Times New Roman" w:cs="Times New Roman"/>
                <w:i/>
                <w:sz w:val="21"/>
                <w:szCs w:val="21"/>
              </w:rPr>
            </w:pPr>
            <w:r>
              <w:t>CO2 + H2O &lt;-&gt; HCO</w:t>
            </w:r>
            <w:r w:rsidRPr="005E0C92">
              <w:rPr>
                <w:vertAlign w:val="subscript"/>
              </w:rPr>
              <w:t>3</w:t>
            </w:r>
            <w:r w:rsidRPr="005E0C92">
              <w:rPr>
                <w:vertAlign w:val="superscript"/>
              </w:rPr>
              <w:t>-</w:t>
            </w:r>
            <w:r>
              <w:t xml:space="preserve"> + H</w:t>
            </w:r>
            <w:r w:rsidRPr="005E0C92">
              <w:rPr>
                <w:vertAlign w:val="superscript"/>
              </w:rPr>
              <w:t>+</w:t>
            </w:r>
          </w:p>
        </w:tc>
        <w:tc>
          <w:tcPr>
            <w:tcW w:w="582" w:type="pct"/>
            <w:vAlign w:val="center"/>
          </w:tcPr>
          <w:p w:rsidR="003204D2" w:rsidRPr="00041C0B" w:rsidRDefault="003204D2" w:rsidP="00AC7758">
            <w:pPr>
              <w:jc w:val="center"/>
              <w:rPr>
                <w:rFonts w:ascii="Times New Roman" w:hAnsi="Times New Roman" w:cs="Times New Roman"/>
                <w:sz w:val="21"/>
                <w:szCs w:val="21"/>
              </w:rPr>
            </w:pPr>
            <w:r w:rsidRPr="00041C0B">
              <w:rPr>
                <w:rFonts w:ascii="Times New Roman" w:hAnsi="Times New Roman" w:cs="Times New Roman"/>
                <w:sz w:val="21"/>
                <w:szCs w:val="21"/>
              </w:rPr>
              <w:t>(</w:t>
            </w:r>
            <w:r w:rsidRPr="00041C0B">
              <w:rPr>
                <w:sz w:val="21"/>
                <w:szCs w:val="21"/>
              </w:rPr>
              <w:fldChar w:fldCharType="begin"/>
            </w:r>
            <w:r w:rsidRPr="00041C0B">
              <w:rPr>
                <w:rFonts w:ascii="Times New Roman" w:hAnsi="Times New Roman" w:cs="Times New Roman"/>
                <w:sz w:val="21"/>
                <w:szCs w:val="21"/>
              </w:rPr>
              <w:instrText xml:space="preserve"> SEQ Formel \* ARABIC </w:instrText>
            </w:r>
            <w:r w:rsidRPr="00041C0B">
              <w:rPr>
                <w:sz w:val="21"/>
                <w:szCs w:val="21"/>
              </w:rPr>
              <w:fldChar w:fldCharType="separate"/>
            </w:r>
            <w:r>
              <w:rPr>
                <w:rFonts w:ascii="Times New Roman" w:hAnsi="Times New Roman" w:cs="Times New Roman"/>
                <w:noProof/>
                <w:sz w:val="21"/>
                <w:szCs w:val="21"/>
              </w:rPr>
              <w:t>4</w:t>
            </w:r>
            <w:r w:rsidRPr="00041C0B">
              <w:rPr>
                <w:sz w:val="21"/>
                <w:szCs w:val="21"/>
              </w:rPr>
              <w:fldChar w:fldCharType="end"/>
            </w:r>
            <w:r w:rsidRPr="00041C0B">
              <w:rPr>
                <w:rFonts w:ascii="Times New Roman" w:hAnsi="Times New Roman" w:cs="Times New Roman"/>
                <w:sz w:val="21"/>
                <w:szCs w:val="21"/>
              </w:rPr>
              <w:t>)</w:t>
            </w:r>
          </w:p>
        </w:tc>
      </w:tr>
    </w:tbl>
    <w:p w:rsidR="003204D2" w:rsidRDefault="003204D2" w:rsidP="003204D2">
      <w:pPr>
        <w:pStyle w:val="BodyTextIndented"/>
      </w:pPr>
      <w:r>
        <w:t>This reaction takes place mainly inside the red cells, because only here is presented an enzyme called carbonic anhydrase. So the increase of total carbon dioxide content of blood in tissue and its decrease in lungs is always connected with chloride shift between blood plasma and intracellular fluid of erythrocytes as represented in Figure 7.</w:t>
      </w:r>
    </w:p>
    <w:p w:rsidR="009B6909" w:rsidRDefault="003204D2" w:rsidP="003204D2">
      <w:pPr>
        <w:pStyle w:val="BodyTextIndented"/>
      </w:pPr>
      <w:r>
        <w:t>The blood plasma and intracellular fluid is divided by</w:t>
      </w:r>
      <w:r w:rsidR="009B6909">
        <w:t xml:space="preserve"> cellular membrane composed with special very compact lipid double-layer. Any lipophobic compound (not soluble in lipids) cannot cross it without special proteins called membrane channels. So even a water molecules must have a membrane channels (called aquaporines) to cross the cellular membrane. </w:t>
      </w:r>
      <w:r>
        <w:t>And t</w:t>
      </w:r>
      <w:r w:rsidR="009B6909">
        <w:t>he chloride shift (also known as Hamburger shift) is in both directions exchanging an aqueous chloride Cl</w:t>
      </w:r>
      <w:r w:rsidR="009B6909" w:rsidRPr="006F5F3C">
        <w:rPr>
          <w:vertAlign w:val="superscript"/>
        </w:rPr>
        <w:t>-</w:t>
      </w:r>
      <w:r w:rsidR="009B6909">
        <w:t xml:space="preserve"> f</w:t>
      </w:r>
      <w:r w:rsidR="006F5F3C">
        <w:t>or an aqueous bicarbonate HCO</w:t>
      </w:r>
      <w:r w:rsidR="006F5F3C" w:rsidRPr="006F5F3C">
        <w:rPr>
          <w:vertAlign w:val="subscript"/>
        </w:rPr>
        <w:t>3</w:t>
      </w:r>
      <w:r w:rsidR="006F5F3C" w:rsidRPr="006F5F3C">
        <w:rPr>
          <w:vertAlign w:val="superscript"/>
        </w:rPr>
        <w:t>-</w:t>
      </w:r>
      <w:r w:rsidR="006F5F3C">
        <w:t xml:space="preserve"> </w:t>
      </w:r>
      <w:r w:rsidR="009B6909">
        <w:t>across the cellular membrane of blood red c</w:t>
      </w:r>
      <w:r w:rsidR="006F5F3C">
        <w:t xml:space="preserve">ells using the membrane channel </w:t>
      </w:r>
      <w:r w:rsidR="009B6909">
        <w:t xml:space="preserve">“Band 3”. As each passive membrane channel it allows only to equilibrate the electrochemical potentials of the specific permeable ions on both sides of membrane. The different electric potentials on each side of membrane causes </w:t>
      </w:r>
      <w:r w:rsidR="006F5F3C">
        <w:t xml:space="preserve">their </w:t>
      </w:r>
      <w:r w:rsidR="009B6909">
        <w:t>different concentrations at equilibrium. And backwards, the equilibrium of different ions compositions of the solution on both sides of the membrane causes the measurable electric membrane potential. It is not so intuitive, because even the both solution does not</w:t>
      </w:r>
      <w:r w:rsidR="006F5F3C">
        <w:t xml:space="preserve"> need to</w:t>
      </w:r>
      <w:r w:rsidR="009B6909">
        <w:t xml:space="preserve"> have any electric charge there can be a non-zero electric potential for permeable ions. This potential for permeable ions at equilibrium is called Nernst membrane potential and in the chemical library it is a direct mathematical result of the equality of electrochemical potential of the ion in the both solutions.</w:t>
      </w:r>
    </w:p>
    <w:p w:rsidR="00C018E1" w:rsidRDefault="00C018E1" w:rsidP="009B6909">
      <w:pPr>
        <w:pStyle w:val="BodyTextIndented"/>
      </w:pPr>
      <w:r>
        <w:t>The intracellular solution must be set with possible nonzero electric potential (ElectricalGround=false), because as a result the membrane potential of erythrocytes is calculated as -1</w:t>
      </w:r>
      <w:r w:rsidR="003204D2">
        <w:t>2</w:t>
      </w:r>
      <w:r>
        <w:t>mV in good agreement with experimental data</w:t>
      </w:r>
      <w:r w:rsidR="00575DF4">
        <w:t xml:space="preserve"> by </w:t>
      </w:r>
      <w:r w:rsidR="00B44B81">
        <w:fldChar w:fldCharType="begin"/>
      </w:r>
      <w:r w:rsidR="00B44B81">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B44B81">
        <w:fldChar w:fldCharType="separate"/>
      </w:r>
      <w:r w:rsidR="00B44B81">
        <w:rPr>
          <w:noProof/>
        </w:rPr>
        <w:t>(Gedde and Huestis, 1997)</w:t>
      </w:r>
      <w:r w:rsidR="00B44B81">
        <w:fldChar w:fldCharType="end"/>
      </w:r>
      <w:r w:rsidR="00575DF4">
        <w:t xml:space="preserve"> in electrolytes setting by </w:t>
      </w:r>
      <w:r w:rsidR="00575DF4">
        <w:fldChar w:fldCharType="begin"/>
      </w:r>
      <w:r w:rsidR="00575DF4">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575DF4">
        <w:fldChar w:fldCharType="separate"/>
      </w:r>
      <w:r w:rsidR="00575DF4">
        <w:rPr>
          <w:noProof/>
        </w:rPr>
        <w:t>(Raftos, et al., 1990)</w:t>
      </w:r>
      <w:r w:rsidR="00575DF4">
        <w:fldChar w:fldCharType="end"/>
      </w:r>
      <w:r>
        <w:t xml:space="preserve">. </w:t>
      </w:r>
    </w:p>
    <w:p w:rsidR="00DB5194" w:rsidRDefault="00DB5194" w:rsidP="009B6909">
      <w:pPr>
        <w:pStyle w:val="BodyTextIndented"/>
      </w:pPr>
      <w:r>
        <w:t xml:space="preserve">This way is possible to model more complex processes on membrane, where also chemical reactions for active membrane channels or for membrane receptors can be used.  </w:t>
      </w:r>
    </w:p>
    <w:p w:rsidR="009B6909" w:rsidRPr="009B6909" w:rsidRDefault="009B6909" w:rsidP="005E0C92">
      <w:pPr>
        <w:pStyle w:val="Nadpis1"/>
      </w:pPr>
      <w:r>
        <w:lastRenderedPageBreak/>
        <w:t>Discussion</w:t>
      </w:r>
    </w:p>
    <w:p w:rsidR="00927061" w:rsidRDefault="00927061" w:rsidP="00927061">
      <w:pPr>
        <w:pStyle w:val="Body"/>
      </w:pPr>
      <w:r>
        <w:t>Nowadays t</w:t>
      </w:r>
      <w:r w:rsidR="00037F3F">
        <w:t>here exist alternative free Modelica libraries for chemical calculations such as</w:t>
      </w:r>
      <w:r w:rsidR="002E2449">
        <w:t xml:space="preserve"> </w:t>
      </w:r>
      <w:r w:rsidR="00037F3F">
        <w:t>FCSys v0.2, FuelCellLib 1.0</w:t>
      </w:r>
      <w:r>
        <w:t>,</w:t>
      </w:r>
      <w:r w:rsidR="00037F3F">
        <w:t xml:space="preserve"> Modelica_EnergyStorage v3.2.1</w:t>
      </w:r>
      <w:r w:rsidR="00FD1BA2">
        <w:t>, BioChem v1.2</w:t>
      </w:r>
      <w:r>
        <w:t xml:space="preserve"> or our Physiolibrary v2.3</w:t>
      </w:r>
      <w:r w:rsidR="00037F3F">
        <w:t xml:space="preserve">. </w:t>
      </w:r>
      <w:r w:rsidR="00655CEE">
        <w:t>However, w</w:t>
      </w:r>
      <w:r w:rsidR="00037F3F">
        <w:t>e are not satisfied with these libraries, because none of them is based on equilibr</w:t>
      </w:r>
      <w:r w:rsidR="00FD1BA2">
        <w:t>ating</w:t>
      </w:r>
      <w:r w:rsidR="00037F3F">
        <w:t xml:space="preserve"> of electrochemical potentials. So there is not so easy to implement t</w:t>
      </w:r>
      <w:r w:rsidR="00A96D0B">
        <w:t>he real equilibriums on electro</w:t>
      </w:r>
      <w:r w:rsidR="00037F3F">
        <w:t xml:space="preserve">chemical processes. </w:t>
      </w:r>
      <w:r>
        <w:t xml:space="preserve">And we feel that without realistic equilibria it is </w:t>
      </w:r>
      <w:r w:rsidR="00655CEE">
        <w:t>very hard</w:t>
      </w:r>
      <w:r>
        <w:t xml:space="preserve"> to implement any kinetics.</w:t>
      </w:r>
    </w:p>
    <w:p w:rsidR="00037F3F" w:rsidRPr="00037F3F" w:rsidRDefault="00FD1BA2" w:rsidP="00037F3F">
      <w:pPr>
        <w:pStyle w:val="BodyTextIndented"/>
      </w:pPr>
      <w:r>
        <w:t>In the Chemical library w</w:t>
      </w:r>
      <w:r w:rsidR="00655CEE">
        <w:t xml:space="preserve">e carefully select </w:t>
      </w:r>
      <w:r>
        <w:t xml:space="preserve">only </w:t>
      </w:r>
      <w:r w:rsidR="00655CEE">
        <w:t>the fundamental definitions</w:t>
      </w:r>
      <w:r w:rsidR="00CC0E24">
        <w:t xml:space="preserve"> from physical chemistry and thermodynamics</w:t>
      </w:r>
      <w:r>
        <w:t xml:space="preserve"> </w:t>
      </w:r>
      <w:r w:rsidR="00655CEE">
        <w:t xml:space="preserve">to derive </w:t>
      </w:r>
      <w:r w:rsidR="00CC0E24">
        <w:t xml:space="preserve">other </w:t>
      </w:r>
      <w:r w:rsidR="00655CEE">
        <w:t xml:space="preserve">known </w:t>
      </w:r>
      <w:r w:rsidR="00CC0E24">
        <w:t xml:space="preserve">chemical </w:t>
      </w:r>
      <w:r w:rsidR="00655CEE">
        <w:t xml:space="preserve">relations. </w:t>
      </w:r>
      <w:r w:rsidR="00CC0E24">
        <w:t xml:space="preserve">For example </w:t>
      </w:r>
      <w:r w:rsidR="00655CEE">
        <w:t xml:space="preserve">the definitions of </w:t>
      </w:r>
      <w:r w:rsidR="003A0405">
        <w:t xml:space="preserve">an </w:t>
      </w:r>
      <w:r w:rsidR="00655CEE">
        <w:t xml:space="preserve">electrochemical potential of each chemical substance in homogenous chemical solution </w:t>
      </w:r>
      <w:r>
        <w:t>is</w:t>
      </w:r>
      <w:r w:rsidR="00EF3A4E">
        <w:t xml:space="preserve"> defined</w:t>
      </w:r>
      <w:r>
        <w:t xml:space="preserve"> in physical chemistry </w:t>
      </w:r>
      <w:r w:rsidR="00CC0E24">
        <w:t>a</w:t>
      </w:r>
      <w:r>
        <w:t>s</w:t>
      </w:r>
      <w:r w:rsidR="00CC0E24">
        <w:t xml:space="preserve"> </w:t>
      </w:r>
      <w:r>
        <w:t xml:space="preserve">a </w:t>
      </w:r>
      <w:r w:rsidR="00CC0E24">
        <w:t xml:space="preserve">composition of </w:t>
      </w:r>
      <w:r w:rsidR="003A0405">
        <w:t xml:space="preserve">a relative </w:t>
      </w:r>
      <w:r w:rsidR="00CC0E24">
        <w:t>pure substance</w:t>
      </w:r>
      <w:r>
        <w:t xml:space="preserve"> </w:t>
      </w:r>
      <w:r w:rsidR="00CC0E24">
        <w:t>energy</w:t>
      </w:r>
      <w:r>
        <w:t xml:space="preserve"> (</w:t>
      </w:r>
      <w:r w:rsidR="003A0405">
        <w:t xml:space="preserve">typically tabulated as </w:t>
      </w:r>
      <w:r>
        <w:t>free molar Gibbs energy of formation)</w:t>
      </w:r>
      <w:r w:rsidR="00CC0E24">
        <w:t xml:space="preserve">, </w:t>
      </w:r>
      <w:r w:rsidR="003A0405">
        <w:t xml:space="preserve">a </w:t>
      </w:r>
      <w:r w:rsidR="00CC0E24">
        <w:t xml:space="preserve">chemical dissolution </w:t>
      </w:r>
      <w:r w:rsidR="00A069A5">
        <w:t xml:space="preserve">component </w:t>
      </w:r>
      <w:r w:rsidR="00944FE7">
        <w:t xml:space="preserve">of molar energy </w:t>
      </w:r>
      <w:r w:rsidR="00A069A5">
        <w:t xml:space="preserve">(reflecting the concentration of the substance in the solution) </w:t>
      </w:r>
      <w:r w:rsidR="00CC0E24">
        <w:t xml:space="preserve">and </w:t>
      </w:r>
      <w:r w:rsidR="003A0405">
        <w:t xml:space="preserve">an </w:t>
      </w:r>
      <w:r w:rsidR="00CC0E24">
        <w:t xml:space="preserve">electrical </w:t>
      </w:r>
      <w:r w:rsidR="00A069A5">
        <w:t xml:space="preserve">component </w:t>
      </w:r>
      <w:r w:rsidR="00944FE7">
        <w:t xml:space="preserve">of the molar energy </w:t>
      </w:r>
      <w:r w:rsidR="00172FC8">
        <w:t>(</w:t>
      </w:r>
      <w:r w:rsidR="00A069A5">
        <w:t>the electrical status</w:t>
      </w:r>
      <w:r w:rsidR="003A0405">
        <w:t xml:space="preserve"> of the substance</w:t>
      </w:r>
      <w:r w:rsidR="00A069A5">
        <w:t xml:space="preserve"> </w:t>
      </w:r>
      <w:r w:rsidR="00CC0E24">
        <w:t xml:space="preserve">in </w:t>
      </w:r>
      <w:r w:rsidR="00A069A5">
        <w:t xml:space="preserve">the </w:t>
      </w:r>
      <w:r w:rsidR="00CC0E24">
        <w:t>solution</w:t>
      </w:r>
      <w:r w:rsidR="00A069A5">
        <w:t xml:space="preserve"> with non-zero electrical potential</w:t>
      </w:r>
      <w:r w:rsidR="00172FC8">
        <w:t>)</w:t>
      </w:r>
      <w:r w:rsidR="00CC0E24">
        <w:t xml:space="preserve">. </w:t>
      </w:r>
      <w:r w:rsidR="003A0405">
        <w:t>The relative energy of the pure substance must be compatible with all tabulated e</w:t>
      </w:r>
      <w:r w:rsidR="00CC0E24">
        <w:t xml:space="preserve">quilibrium coefficients. For example </w:t>
      </w:r>
      <w:r w:rsidR="00A069A5">
        <w:t>equilibrium coefficients of chemical reactions</w:t>
      </w:r>
      <w:r>
        <w:t xml:space="preserve"> </w:t>
      </w:r>
      <w:r w:rsidR="003A0405">
        <w:t xml:space="preserve">(as expressed </w:t>
      </w:r>
      <w:r>
        <w:t>from free Gibbs energy of the reaction</w:t>
      </w:r>
      <w:r w:rsidR="003A0405">
        <w:t>)</w:t>
      </w:r>
      <w:r w:rsidR="00A069A5">
        <w:t xml:space="preserve">, </w:t>
      </w:r>
      <w:r w:rsidR="003A0405">
        <w:t>Henry’s coefficient for gas dissolution</w:t>
      </w:r>
      <w:r w:rsidR="00EF3A4E">
        <w:t xml:space="preserve"> equilibrium</w:t>
      </w:r>
      <w:r w:rsidR="003A0405">
        <w:t>, Raoult’</w:t>
      </w:r>
      <w:r w:rsidR="00EF3A4E">
        <w:t>s vapor pressure equilibrium</w:t>
      </w:r>
      <w:r w:rsidR="003A0405">
        <w:t xml:space="preserve">, </w:t>
      </w:r>
      <w:r w:rsidR="00A069A5">
        <w:t>Nernst membrane electric potential</w:t>
      </w:r>
      <w:r>
        <w:t xml:space="preserve"> for electrolyte equilibrium on semipermeable membrane</w:t>
      </w:r>
      <w:r w:rsidR="00A069A5">
        <w:t xml:space="preserve">, Donnan’s equilibrium ratios on semipermeable membrane </w:t>
      </w:r>
      <w:r>
        <w:t xml:space="preserve">and so on. These known relations do not need to be </w:t>
      </w:r>
      <w:r w:rsidR="00EF3A4E">
        <w:t xml:space="preserve">explicitly </w:t>
      </w:r>
      <w:r>
        <w:t>written in code, because the</w:t>
      </w:r>
      <w:r w:rsidR="00EF3A4E">
        <w:t xml:space="preserve">y are the results of algebraic manipulation of the implemented relations </w:t>
      </w:r>
      <w:r>
        <w:t xml:space="preserve">as we mathematically and numerically proved during development. </w:t>
      </w:r>
      <w:r w:rsidR="00DB5194">
        <w:t>So the Chemical library married this way chemical, osmotic, thermal, electric and mechanic domain. T</w:t>
      </w:r>
      <w:r w:rsidR="003A0405">
        <w:t xml:space="preserve">he usage of the library is very simplified, because </w:t>
      </w:r>
      <w:r w:rsidR="00EF3A4E">
        <w:t>with few</w:t>
      </w:r>
      <w:r w:rsidR="003A0405">
        <w:t xml:space="preserve"> chemical substances </w:t>
      </w:r>
      <w:r w:rsidR="00EF3A4E">
        <w:t xml:space="preserve">is typically </w:t>
      </w:r>
      <w:r w:rsidR="003A0405">
        <w:t>possible</w:t>
      </w:r>
      <w:r w:rsidR="00EF3A4E">
        <w:t xml:space="preserve"> to build many</w:t>
      </w:r>
      <w:r w:rsidR="003A0405">
        <w:t xml:space="preserve"> </w:t>
      </w:r>
      <w:r w:rsidR="00EF3A4E">
        <w:t xml:space="preserve">type of </w:t>
      </w:r>
      <w:r w:rsidR="003A0405">
        <w:t xml:space="preserve">reactions. And having a set of already defined chemical substances </w:t>
      </w:r>
      <w:r w:rsidR="00EF3A4E">
        <w:t xml:space="preserve">it is known also each equilibrium coefficient of each reaction between them. The same principle </w:t>
      </w:r>
      <w:r w:rsidR="00084603">
        <w:t xml:space="preserve">as these Gibbs energies of substances </w:t>
      </w:r>
      <w:r w:rsidR="00EF3A4E">
        <w:t xml:space="preserve">can be applied also to </w:t>
      </w:r>
      <w:r w:rsidR="00084603">
        <w:t>heat energies (enthalpies)</w:t>
      </w:r>
      <w:r w:rsidR="00EF3A4E">
        <w:t xml:space="preserve">, because there is </w:t>
      </w:r>
      <w:r w:rsidR="00084603">
        <w:t>the same relation</w:t>
      </w:r>
      <w:r w:rsidR="00EF3A4E">
        <w:t xml:space="preserve"> </w:t>
      </w:r>
      <w:r w:rsidR="00084603">
        <w:t xml:space="preserve">called Hess’ law </w:t>
      </w:r>
      <w:r w:rsidR="00EF3A4E">
        <w:t>between free enthalp</w:t>
      </w:r>
      <w:r w:rsidR="00084603">
        <w:t>y</w:t>
      </w:r>
      <w:r w:rsidR="00EF3A4E">
        <w:t xml:space="preserve"> of chemical processes and relative (free) enthalpies of the substances</w:t>
      </w:r>
      <w:r w:rsidR="00084603">
        <w:t xml:space="preserve"> (typically tabulated as free molar enthalpies of formation). So the user do not need to set even the heat consumed or released from the reaction, this heat energy is also automatically derived from the substance definitions.</w:t>
      </w:r>
    </w:p>
    <w:p w:rsidR="008B0F39" w:rsidRDefault="00084603" w:rsidP="00562BE1">
      <w:pPr>
        <w:pStyle w:val="BodyTextIndented"/>
      </w:pPr>
      <w:r>
        <w:t xml:space="preserve">The mentioned examples together with many other </w:t>
      </w:r>
      <w:r w:rsidR="008B0F39">
        <w:t xml:space="preserve">processed are implemented </w:t>
      </w:r>
      <w:r w:rsidR="00886FDD">
        <w:t xml:space="preserve">and tested </w:t>
      </w:r>
      <w:r w:rsidR="008B0F39">
        <w:t xml:space="preserve">in Example package of the library. They starts with definition of </w:t>
      </w:r>
      <w:r w:rsidR="008B0F39">
        <w:lastRenderedPageBreak/>
        <w:t>very simple general chemical reaction, heating of water solution</w:t>
      </w:r>
      <w:r w:rsidR="00886FDD">
        <w:t>s</w:t>
      </w:r>
      <w:r w:rsidR="008B0F39">
        <w:t>, exothermic reaction, vaporization of water, O</w:t>
      </w:r>
      <w:r w:rsidR="008B0F39" w:rsidRPr="008B0F39">
        <w:rPr>
          <w:vertAlign w:val="subscript"/>
        </w:rPr>
        <w:t>2</w:t>
      </w:r>
      <w:r w:rsidR="008B0F39">
        <w:t xml:space="preserve"> and CO</w:t>
      </w:r>
      <w:r w:rsidR="008B0F39" w:rsidRPr="008B0F39">
        <w:rPr>
          <w:vertAlign w:val="subscript"/>
        </w:rPr>
        <w:t>2</w:t>
      </w:r>
      <w:r w:rsidR="008B0F39">
        <w:t xml:space="preserve"> gas solubility in aqueous solutions, enzymatic reaction, </w:t>
      </w:r>
      <w:r w:rsidR="008B0F39" w:rsidRPr="008B0F39">
        <w:t>Harned cell</w:t>
      </w:r>
      <w:r w:rsidR="008B0F39">
        <w:t xml:space="preserve"> (</w:t>
      </w:r>
      <w:r w:rsidR="00886FDD">
        <w:t xml:space="preserve">as typical </w:t>
      </w:r>
      <w:r w:rsidR="006E7D86">
        <w:t>pH measurement</w:t>
      </w:r>
      <w:r w:rsidR="00886FDD">
        <w:t xml:space="preserve"> of electrochemical cell</w:t>
      </w:r>
      <w:r w:rsidR="008B0F39">
        <w:t>)</w:t>
      </w:r>
      <w:r w:rsidR="006E7D86">
        <w:t>,</w:t>
      </w:r>
      <w:r w:rsidR="008B0F39">
        <w:t xml:space="preserve"> </w:t>
      </w:r>
      <w:r w:rsidR="006E7D86">
        <w:t>water self-ionization, carbon dioxide in water solution, inorganic phosphate in water solution, albumin (blood plasma protein with 218 sides for binding of H</w:t>
      </w:r>
      <w:r w:rsidR="006E7D86">
        <w:rPr>
          <w:vertAlign w:val="superscript"/>
        </w:rPr>
        <w:t>+</w:t>
      </w:r>
      <w:r w:rsidR="006E7D86">
        <w:t>) titration model by Figge-Fencl, allosteric models of hemoglobin oxygenation</w:t>
      </w:r>
      <w:r w:rsidR="00886FDD">
        <w:t xml:space="preserve"> by Monod-Wyman-Changeux</w:t>
      </w:r>
      <w:r w:rsidR="006E7D86">
        <w:t xml:space="preserve">. All these examples illustrates the usages of </w:t>
      </w:r>
      <w:r w:rsidR="00944FE7">
        <w:t>the Chemical library</w:t>
      </w:r>
      <w:r w:rsidR="006E7D86">
        <w:t xml:space="preserve"> components such as the chemical solution, chemical substance and chemical reaction is. </w:t>
      </w:r>
      <w:r w:rsidR="00AC4C06">
        <w:t>Using the tabulated thermodynamic properties of organic substances, there should be easy to implement even a complex metabolic pathways.</w:t>
      </w:r>
    </w:p>
    <w:p w:rsidR="000D1AAF" w:rsidRDefault="006E7D86" w:rsidP="00562BE1">
      <w:pPr>
        <w:pStyle w:val="BodyTextIndented"/>
      </w:pPr>
      <w:r>
        <w:t xml:space="preserve">During building </w:t>
      </w:r>
      <w:r w:rsidR="00886FDD">
        <w:t xml:space="preserve">of </w:t>
      </w:r>
      <w:r>
        <w:t>the</w:t>
      </w:r>
      <w:r w:rsidR="00886FDD">
        <w:t xml:space="preserve"> Chemical</w:t>
      </w:r>
      <w:r>
        <w:t xml:space="preserve"> library was created one mathematical trick how to reach better numerical stability of the electrochemical equilibrations. Because from physical chemistry be</w:t>
      </w:r>
      <w:r w:rsidR="003404C2">
        <w:t xml:space="preserve">hind there must be the molar substance flow dependent on logarithm of the substance concentration. This is very unusual for other physical </w:t>
      </w:r>
      <w:r w:rsidR="00AC4C06">
        <w:t>calculations</w:t>
      </w:r>
      <w:r w:rsidR="003404C2">
        <w:t xml:space="preserve"> and it is not surprise, that the numerical solvers are not prepared to this logarithmic dependences. We </w:t>
      </w:r>
      <w:r w:rsidR="00944FE7">
        <w:t xml:space="preserve">want to </w:t>
      </w:r>
      <w:r w:rsidR="003404C2">
        <w:t xml:space="preserve">help this solvers by an algebraic trick, which </w:t>
      </w:r>
      <w:r w:rsidR="00886FDD">
        <w:t>re</w:t>
      </w:r>
      <w:r w:rsidR="003404C2">
        <w:t>define the state variable</w:t>
      </w:r>
      <w:r w:rsidR="00050351">
        <w:t xml:space="preserve"> </w:t>
      </w:r>
      <w:r w:rsidR="00886FDD">
        <w:t xml:space="preserve">to </w:t>
      </w:r>
      <w:r w:rsidR="00050351">
        <w:t>“</w:t>
      </w:r>
      <w:r w:rsidR="00886FDD">
        <w:rPr>
          <w:i/>
        </w:rPr>
        <w:t>ln</w:t>
      </w:r>
      <w:r w:rsidR="00050351" w:rsidRPr="00050351">
        <w:rPr>
          <w:i/>
        </w:rPr>
        <w:t>n</w:t>
      </w:r>
      <w:r w:rsidR="00050351">
        <w:t>”</w:t>
      </w:r>
      <w:r w:rsidR="003404C2">
        <w:t xml:space="preserve"> as logarithm of the amount of substance</w:t>
      </w:r>
      <w:r w:rsidR="00050351">
        <w:t xml:space="preserve"> “</w:t>
      </w:r>
      <w:r w:rsidR="00050351" w:rsidRPr="00050351">
        <w:rPr>
          <w:i/>
        </w:rPr>
        <w:t>n</w:t>
      </w:r>
      <w:r w:rsidR="00050351">
        <w:t>”</w:t>
      </w:r>
      <w:r w:rsidR="003404C2">
        <w:t xml:space="preserve">. </w:t>
      </w:r>
    </w:p>
    <w:tbl>
      <w:tblPr>
        <w:tblStyle w:val="Mkatabulky"/>
        <w:tblW w:w="4780"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678"/>
      </w:tblGrid>
      <w:tr w:rsidR="00050351" w:rsidRPr="002F4697" w:rsidTr="00050351">
        <w:trPr>
          <w:trHeight w:val="419"/>
        </w:trPr>
        <w:tc>
          <w:tcPr>
            <w:tcW w:w="5000" w:type="pct"/>
            <w:vAlign w:val="center"/>
          </w:tcPr>
          <w:p w:rsidR="00050351" w:rsidRPr="003404C2" w:rsidRDefault="00886FDD" w:rsidP="003404C2">
            <w:pPr>
              <w:pStyle w:val="Text"/>
              <w:ind w:firstLine="0"/>
              <w:jc w:val="center"/>
              <w:rPr>
                <w:rFonts w:ascii="Times New Roman" w:eastAsia="Times New Roman" w:hAnsi="Times New Roman" w:cs="Times New Roman"/>
                <w:sz w:val="21"/>
                <w:szCs w:val="21"/>
              </w:rPr>
            </w:pPr>
            <m:oMathPara>
              <m:oMath>
                <m:r>
                  <w:rPr>
                    <w:rFonts w:ascii="Cambria Math" w:hAnsi="Cambria Math" w:cs="Times New Roman"/>
                    <w:sz w:val="21"/>
                    <w:szCs w:val="21"/>
                  </w:rPr>
                  <m:t>lnn=</m:t>
                </m:r>
                <m:func>
                  <m:funcPr>
                    <m:ctrlPr>
                      <w:rPr>
                        <w:rFonts w:ascii="Cambria Math" w:hAnsi="Cambria Math"/>
                        <w:sz w:val="21"/>
                        <w:szCs w:val="21"/>
                      </w:rPr>
                    </m:ctrlPr>
                  </m:funcPr>
                  <m:fName>
                    <m:r>
                      <m:rPr>
                        <m:sty m:val="p"/>
                      </m:rPr>
                      <w:rPr>
                        <w:rFonts w:ascii="Cambria Math" w:hAnsi="Cambria Math" w:cs="Times New Roman"/>
                        <w:sz w:val="21"/>
                        <w:szCs w:val="21"/>
                      </w:rPr>
                      <m:t>ln</m:t>
                    </m:r>
                    <m:ctrlPr>
                      <w:rPr>
                        <w:rFonts w:ascii="Cambria Math" w:hAnsi="Cambria Math"/>
                        <w:i/>
                        <w:sz w:val="21"/>
                        <w:szCs w:val="21"/>
                      </w:rPr>
                    </m:ctrlPr>
                  </m:fName>
                  <m:e>
                    <m:d>
                      <m:dPr>
                        <m:ctrlPr>
                          <w:rPr>
                            <w:rFonts w:ascii="Cambria Math" w:hAnsi="Cambria Math"/>
                            <w:i/>
                            <w:sz w:val="21"/>
                            <w:szCs w:val="21"/>
                          </w:rPr>
                        </m:ctrlPr>
                      </m:dPr>
                      <m:e>
                        <m:r>
                          <w:rPr>
                            <w:rFonts w:ascii="Cambria Math" w:hAnsi="Cambria Math" w:cs="Times New Roman"/>
                            <w:sz w:val="21"/>
                            <w:szCs w:val="21"/>
                          </w:rPr>
                          <m:t>n</m:t>
                        </m:r>
                      </m:e>
                    </m:d>
                  </m:e>
                </m:func>
              </m:oMath>
            </m:oMathPara>
          </w:p>
          <w:p w:rsidR="00050351" w:rsidRPr="00050351" w:rsidRDefault="002F06BB" w:rsidP="00050351">
            <w:pPr>
              <w:pStyle w:val="Text"/>
              <w:ind w:firstLine="0"/>
              <w:jc w:val="center"/>
              <w:rPr>
                <w:rFonts w:ascii="Times New Roman" w:eastAsia="Times New Roman" w:hAnsi="Times New Roman" w:cs="Times New Roman"/>
                <w:sz w:val="21"/>
                <w:szCs w:val="21"/>
              </w:rPr>
            </w:pPr>
            <m:oMathPara>
              <m:oMath>
                <m:r>
                  <m:rPr>
                    <m:sty m:val="p"/>
                  </m:rPr>
                  <w:rPr>
                    <w:rFonts w:ascii="Cambria Math" w:eastAsia="Times New Roman" w:hAnsi="Cambria Math" w:cs="Times New Roman"/>
                    <w:sz w:val="21"/>
                    <w:szCs w:val="21"/>
                  </w:rPr>
                  <m:t>der</m:t>
                </m:r>
                <m:r>
                  <w:rPr>
                    <w:rFonts w:ascii="Cambria Math" w:eastAsia="Times New Roman" w:hAnsi="Cambria Math" w:cs="Times New Roman"/>
                    <w:sz w:val="21"/>
                    <w:szCs w:val="21"/>
                  </w:rPr>
                  <m:t>(</m:t>
                </m:r>
                <m:r>
                  <w:rPr>
                    <w:rFonts w:ascii="Cambria Math" w:hAnsi="Cambria Math" w:cs="Times New Roman"/>
                    <w:sz w:val="21"/>
                    <w:szCs w:val="21"/>
                  </w:rPr>
                  <m:t>lnn)=</m:t>
                </m:r>
                <m:r>
                  <w:rPr>
                    <w:rFonts w:ascii="Cambria Math" w:hAnsi="Cambria Math"/>
                    <w:sz w:val="21"/>
                    <w:szCs w:val="21"/>
                  </w:rPr>
                  <m:t>dn/n</m:t>
                </m:r>
              </m:oMath>
            </m:oMathPara>
          </w:p>
        </w:tc>
      </w:tr>
    </w:tbl>
    <w:p w:rsidR="003404C2" w:rsidRDefault="003404C2" w:rsidP="00050351">
      <w:pPr>
        <w:pStyle w:val="BodyTextIndented"/>
      </w:pPr>
      <w:r>
        <w:t>This notation means</w:t>
      </w:r>
      <w:r w:rsidR="00050351">
        <w:t xml:space="preserve"> mathematically</w:t>
      </w:r>
      <w:r>
        <w:t xml:space="preserve"> the same as der(</w:t>
      </w:r>
      <w:r w:rsidRPr="00050351">
        <w:rPr>
          <w:i/>
        </w:rPr>
        <w:t>n</w:t>
      </w:r>
      <w:r>
        <w:t>)=</w:t>
      </w:r>
      <w:r w:rsidRPr="00050351">
        <w:rPr>
          <w:i/>
        </w:rPr>
        <w:t>dn</w:t>
      </w:r>
      <w:r w:rsidR="00944FE7">
        <w:t>. I</w:t>
      </w:r>
      <w:r>
        <w:t xml:space="preserve">t is more stable during equilibration phase, where the amount of substance should not </w:t>
      </w:r>
      <w:r w:rsidR="00050351">
        <w:t xml:space="preserve">reach </w:t>
      </w:r>
      <w:r>
        <w:t xml:space="preserve">zero and it definitely cannot </w:t>
      </w:r>
      <w:r w:rsidR="00050351">
        <w:t>reach</w:t>
      </w:r>
      <w:r>
        <w:t xml:space="preserve"> negative</w:t>
      </w:r>
      <w:r w:rsidR="00050351">
        <w:t xml:space="preserve"> values</w:t>
      </w:r>
      <w:r>
        <w:t>.</w:t>
      </w:r>
      <w:r w:rsidR="00944FE7">
        <w:t xml:space="preserve"> However the problems</w:t>
      </w:r>
      <w:r w:rsidR="00AC4C06">
        <w:t xml:space="preserve"> with conventional numerical solvers</w:t>
      </w:r>
      <w:r w:rsidR="00944FE7">
        <w:t xml:space="preserve"> paradoxically </w:t>
      </w:r>
      <w:r w:rsidR="00DF1675">
        <w:t>can become</w:t>
      </w:r>
      <w:r w:rsidR="00944FE7">
        <w:t xml:space="preserve"> when </w:t>
      </w:r>
      <w:r w:rsidR="00AC4C06">
        <w:t>the amount of substance is very small</w:t>
      </w:r>
      <w:r w:rsidR="00DF1675">
        <w:t>.</w:t>
      </w:r>
    </w:p>
    <w:p w:rsidR="00911FAB" w:rsidRDefault="005F4A8E" w:rsidP="005F4A8E">
      <w:pPr>
        <w:pStyle w:val="AcknowledgementsHeading"/>
      </w:pPr>
      <w:r>
        <w:t>References</w:t>
      </w:r>
    </w:p>
    <w:p w:rsidR="00B44B81" w:rsidRPr="00B44B81" w:rsidRDefault="00911FAB" w:rsidP="00B44B81">
      <w:pPr>
        <w:pStyle w:val="EndNoteBibliography"/>
        <w:spacing w:before="120"/>
      </w:pPr>
      <w:r>
        <w:fldChar w:fldCharType="begin"/>
      </w:r>
      <w:r>
        <w:instrText xml:space="preserve"> ADDIN EN.REFLIST </w:instrText>
      </w:r>
      <w:r>
        <w:fldChar w:fldCharType="separate"/>
      </w:r>
      <w:r w:rsidR="00B44B81" w:rsidRPr="00B44B81">
        <w:t>Casella, F.</w:t>
      </w:r>
      <w:r w:rsidR="00B44B81" w:rsidRPr="00B44B81">
        <w:rPr>
          <w:i/>
        </w:rPr>
        <w:t>, et al.</w:t>
      </w:r>
      <w:r w:rsidR="00B44B81" w:rsidRPr="00B44B81">
        <w:t xml:space="preserve"> The Modelica Fluid and Media library for modeling of incompressible and compressible thermo-fluid pipe networks. In, </w:t>
      </w:r>
      <w:r w:rsidR="00B44B81" w:rsidRPr="00B44B81">
        <w:rPr>
          <w:i/>
        </w:rPr>
        <w:t>Proceedings of the Modelica Conference</w:t>
      </w:r>
      <w:r w:rsidR="00B44B81" w:rsidRPr="00B44B81">
        <w:t>. 2006. p. 631-640.</w:t>
      </w:r>
    </w:p>
    <w:p w:rsidR="00B44B81" w:rsidRPr="00B44B81" w:rsidRDefault="00B44B81" w:rsidP="00B44B81">
      <w:pPr>
        <w:pStyle w:val="EndNoteBibliography"/>
        <w:spacing w:before="120"/>
      </w:pPr>
      <w:r w:rsidRPr="00B44B81">
        <w:t xml:space="preserve">Donnan, F.G. Theorie der Membrangleichgewichte und Membranpotentiale bei Vorhandensein von nicht dialysierenden Elektrolyten. Ein Beitrag zur physikalisch-chemischen Physiologie. </w:t>
      </w:r>
      <w:r w:rsidRPr="00B44B81">
        <w:rPr>
          <w:i/>
        </w:rPr>
        <w:t>Zeitschrift für Elektrochemie und angewandte physikalische Chemie</w:t>
      </w:r>
      <w:r w:rsidRPr="00B44B81">
        <w:t xml:space="preserve"> 1911;17(14):572-581.</w:t>
      </w:r>
    </w:p>
    <w:p w:rsidR="00B44B81" w:rsidRPr="00B44B81" w:rsidRDefault="00B44B81" w:rsidP="00B44B81">
      <w:pPr>
        <w:pStyle w:val="EndNoteBibliography"/>
        <w:spacing w:before="120"/>
      </w:pPr>
      <w:r w:rsidRPr="00B44B81">
        <w:t xml:space="preserve">Gedde, M.M. and Huestis, W.H. Membrane potential and human erythrocyte shape. </w:t>
      </w:r>
      <w:r w:rsidRPr="00B44B81">
        <w:rPr>
          <w:i/>
        </w:rPr>
        <w:t>Biophys. J.</w:t>
      </w:r>
      <w:r w:rsidRPr="00B44B81">
        <w:t xml:space="preserve"> 1997;72(3):1220.</w:t>
      </w:r>
    </w:p>
    <w:p w:rsidR="00B44B81" w:rsidRPr="00B44B81" w:rsidRDefault="00B44B81" w:rsidP="00B44B81">
      <w:pPr>
        <w:pStyle w:val="EndNoteBibliography"/>
        <w:spacing w:before="120"/>
      </w:pPr>
      <w:r w:rsidRPr="00B44B81">
        <w:t>Hester, R.L.</w:t>
      </w:r>
      <w:r w:rsidRPr="00B44B81">
        <w:rPr>
          <w:i/>
        </w:rPr>
        <w:t>, et al.</w:t>
      </w:r>
      <w:r w:rsidRPr="00B44B81">
        <w:t xml:space="preserve"> HumMod: a modeling environment for the simulation of integrative human physiology. </w:t>
      </w:r>
      <w:r w:rsidRPr="00B44B81">
        <w:rPr>
          <w:i/>
        </w:rPr>
        <w:t>Frontiers in Physiology</w:t>
      </w:r>
      <w:r w:rsidRPr="00B44B81">
        <w:t xml:space="preserve"> 2011;2.</w:t>
      </w:r>
    </w:p>
    <w:p w:rsidR="00B44B81" w:rsidRPr="00B44B81" w:rsidRDefault="00B44B81" w:rsidP="00B44B81">
      <w:pPr>
        <w:pStyle w:val="EndNoteBibliography"/>
        <w:spacing w:before="120"/>
      </w:pPr>
      <w:r w:rsidRPr="00B44B81">
        <w:t xml:space="preserve">Kofránek, J., Mateják, M. and Privitzer, P. HumMod - large scale physiological model in Modelica. In, </w:t>
      </w:r>
      <w:r w:rsidRPr="00B44B81">
        <w:rPr>
          <w:i/>
        </w:rPr>
        <w:t xml:space="preserve">8th. </w:t>
      </w:r>
      <w:r w:rsidRPr="00B44B81">
        <w:rPr>
          <w:i/>
        </w:rPr>
        <w:lastRenderedPageBreak/>
        <w:t>International Modelica Conference</w:t>
      </w:r>
      <w:r w:rsidRPr="00B44B81">
        <w:t>. Dresden, Germany; 2011.</w:t>
      </w:r>
    </w:p>
    <w:p w:rsidR="00B44B81" w:rsidRPr="00B44B81" w:rsidRDefault="00B44B81" w:rsidP="00B44B81">
      <w:pPr>
        <w:pStyle w:val="EndNoteBibliography"/>
        <w:spacing w:before="120"/>
      </w:pPr>
      <w:r w:rsidRPr="00B44B81">
        <w:t>Kulhánek, T.</w:t>
      </w:r>
      <w:r w:rsidRPr="00B44B81">
        <w:rPr>
          <w:i/>
        </w:rPr>
        <w:t>, et al.</w:t>
      </w:r>
      <w:r w:rsidRPr="00B44B81">
        <w:t xml:space="preserve"> Distributed computation and parameter estimation in identification of physiological systems. In, </w:t>
      </w:r>
      <w:r w:rsidRPr="00B44B81">
        <w:rPr>
          <w:i/>
        </w:rPr>
        <w:t>VPH conference</w:t>
      </w:r>
      <w:r w:rsidRPr="00B44B81">
        <w:t>. 2010.</w:t>
      </w:r>
    </w:p>
    <w:p w:rsidR="00B44B81" w:rsidRPr="00B44B81" w:rsidRDefault="00B44B81" w:rsidP="00B44B81">
      <w:pPr>
        <w:pStyle w:val="EndNoteBibliography"/>
        <w:spacing w:before="120"/>
      </w:pPr>
      <w:r w:rsidRPr="00B44B81">
        <w:t xml:space="preserve">Mateják, M. Physiology in Modelica. </w:t>
      </w:r>
      <w:r w:rsidRPr="00B44B81">
        <w:rPr>
          <w:i/>
        </w:rPr>
        <w:t>MEFANET Journal</w:t>
      </w:r>
      <w:r w:rsidRPr="00B44B81">
        <w:t xml:space="preserve"> 2014;2(1):10-14.</w:t>
      </w:r>
    </w:p>
    <w:p w:rsidR="00B44B81" w:rsidRPr="00B44B81" w:rsidRDefault="00B44B81" w:rsidP="00B44B81">
      <w:pPr>
        <w:pStyle w:val="EndNoteBibliography"/>
        <w:spacing w:before="120"/>
      </w:pPr>
      <w:r w:rsidRPr="00B44B81">
        <w:t xml:space="preserve">Mateják, M. and Kofránek, J. HumMod–Golem Edition–Rozsáhlý model fyziologických systémů. </w:t>
      </w:r>
      <w:r w:rsidRPr="00B44B81">
        <w:rPr>
          <w:i/>
        </w:rPr>
        <w:t>Medsoft</w:t>
      </w:r>
      <w:r w:rsidRPr="00B44B81">
        <w:t xml:space="preserve"> 2011:182-196.</w:t>
      </w:r>
    </w:p>
    <w:p w:rsidR="00B44B81" w:rsidRPr="00B44B81" w:rsidRDefault="00B44B81" w:rsidP="00B44B81">
      <w:pPr>
        <w:pStyle w:val="EndNoteBibliography"/>
        <w:spacing w:before="120"/>
      </w:pPr>
      <w:r w:rsidRPr="00B44B81">
        <w:t xml:space="preserve">Mateják, M., Kulhánek, T. and Matoušek, S. Adair-based hemoglobin equilibrium with oxygen, carbon dioxide and hydrogen ion activity. </w:t>
      </w:r>
      <w:r w:rsidRPr="00B44B81">
        <w:rPr>
          <w:i/>
        </w:rPr>
        <w:t>Scandinavian Journal of Clinical and Laboratory Investigation</w:t>
      </w:r>
      <w:r w:rsidRPr="00B44B81">
        <w:t xml:space="preserve"> 2015;75(2):113-120.</w:t>
      </w:r>
    </w:p>
    <w:p w:rsidR="00B44B81" w:rsidRPr="00B44B81" w:rsidRDefault="00B44B81" w:rsidP="00B44B81">
      <w:pPr>
        <w:pStyle w:val="EndNoteBibliography"/>
        <w:spacing w:before="120"/>
      </w:pPr>
      <w:r w:rsidRPr="00B44B81">
        <w:t>Mateják, M.</w:t>
      </w:r>
      <w:r w:rsidRPr="00B44B81">
        <w:rPr>
          <w:i/>
        </w:rPr>
        <w:t>, et al.</w:t>
      </w:r>
      <w:r w:rsidRPr="00B44B81">
        <w:t xml:space="preserve"> Physiolibrary - Modelica library for Physiology. In, </w:t>
      </w:r>
      <w:r w:rsidRPr="00B44B81">
        <w:rPr>
          <w:i/>
        </w:rPr>
        <w:t>10th International Modelica Conference</w:t>
      </w:r>
      <w:r w:rsidRPr="00B44B81">
        <w:t>. Lund, Sweden; 2014.</w:t>
      </w:r>
    </w:p>
    <w:p w:rsidR="00B44B81" w:rsidRPr="00B44B81" w:rsidRDefault="00B44B81" w:rsidP="00B44B81">
      <w:pPr>
        <w:pStyle w:val="EndNoteBibliography"/>
        <w:spacing w:before="120"/>
      </w:pPr>
      <w:r w:rsidRPr="00B44B81">
        <w:t>Mortimer, R.G. Physical Chemistry (Third Edition). In: Mortimer, R.G., editor. Burlington: Academic Press; 2008. p. 1-1385.</w:t>
      </w:r>
    </w:p>
    <w:p w:rsidR="00B44B81" w:rsidRPr="00B44B81" w:rsidRDefault="00B44B81" w:rsidP="00B44B81">
      <w:pPr>
        <w:pStyle w:val="EndNoteBibliography"/>
        <w:spacing w:before="120"/>
      </w:pPr>
      <w:r w:rsidRPr="00B44B81">
        <w:t xml:space="preserve">Raftos, J.E., Bulliman, B.T. and Kuchel, P.W. Evaluation of an electrochemical model of erythrocyte pH buffering using 31P nuclear magnetic resonance data. </w:t>
      </w:r>
      <w:r w:rsidRPr="00B44B81">
        <w:rPr>
          <w:i/>
        </w:rPr>
        <w:t>The Journal of general physiology</w:t>
      </w:r>
      <w:r w:rsidRPr="00B44B81">
        <w:t xml:space="preserve"> 1990;95(6):1183-1204.</w:t>
      </w:r>
    </w:p>
    <w:p w:rsidR="00DA713D" w:rsidRDefault="00911FAB" w:rsidP="00B44B81">
      <w:pPr>
        <w:pStyle w:val="BodyTextIndented"/>
        <w:spacing w:before="120"/>
        <w:ind w:firstLine="0"/>
      </w:pPr>
      <w:r>
        <w:fldChar w:fldCharType="end"/>
      </w:r>
    </w:p>
    <w:p w:rsidR="00137FA9" w:rsidRDefault="00137FA9" w:rsidP="007E0D4D">
      <w:pPr>
        <w:pStyle w:val="BodyTextIndented"/>
        <w:spacing w:before="120"/>
        <w:ind w:firstLine="0"/>
      </w:pPr>
    </w:p>
    <w:p w:rsidR="00137FA9" w:rsidRDefault="00137FA9" w:rsidP="00137FA9">
      <w:pPr>
        <w:pStyle w:val="Titulek"/>
        <w:jc w:val="center"/>
        <w:rPr>
          <w:rStyle w:val="FigureCaptionChar"/>
          <w:b w:val="0"/>
        </w:rPr>
      </w:pPr>
      <w:r>
        <w:t xml:space="preserve">Figure </w:t>
      </w:r>
      <w:fldSimple w:instr=" SEQ Figure \* ARABIC ">
        <w:r>
          <w:rPr>
            <w:noProof/>
          </w:rPr>
          <w:t>1</w:t>
        </w:r>
      </w:fldSimple>
      <w:r>
        <w:t xml:space="preserve">. </w:t>
      </w:r>
      <w:r w:rsidRPr="00124265">
        <w:rPr>
          <w:rStyle w:val="FigureCaptionChar"/>
          <w:b w:val="0"/>
        </w:rPr>
        <w:t>Setting of the predefined chemical substance, where (s) means solid phase, (aq) means dissolved in water, and (g) means gas phase and (l) means liquid phase.</w:t>
      </w:r>
    </w:p>
    <w:p w:rsidR="00137FA9" w:rsidRDefault="00137FA9" w:rsidP="00137FA9">
      <w:pPr>
        <w:pStyle w:val="Titulek"/>
        <w:jc w:val="center"/>
        <w:rPr>
          <w:b w:val="0"/>
        </w:rPr>
      </w:pPr>
      <w:r>
        <w:t xml:space="preserve">Figure </w:t>
      </w:r>
      <w:fldSimple w:instr=" SEQ Figure \* ARABIC ">
        <w:r>
          <w:rPr>
            <w:noProof/>
          </w:rPr>
          <w:t>2</w:t>
        </w:r>
      </w:fldSimple>
      <w:r>
        <w:t xml:space="preserve">. </w:t>
      </w:r>
      <w:r w:rsidRPr="00124265">
        <w:rPr>
          <w:rStyle w:val="FigureCaptionChar"/>
          <w:b w:val="0"/>
        </w:rPr>
        <w:t xml:space="preserve">Building of one electro-chemical cell of lead-acid battery in four steps: A) adding </w:t>
      </w:r>
      <w:r>
        <w:rPr>
          <w:rStyle w:val="FigureCaptionChar"/>
          <w:b w:val="0"/>
        </w:rPr>
        <w:t xml:space="preserve">chemical </w:t>
      </w:r>
      <w:r w:rsidRPr="00124265">
        <w:rPr>
          <w:rStyle w:val="FigureCaptionChar"/>
          <w:b w:val="0"/>
        </w:rPr>
        <w:t xml:space="preserve">solutions, B) adding </w:t>
      </w:r>
      <w:r>
        <w:rPr>
          <w:rStyle w:val="FigureCaptionChar"/>
          <w:b w:val="0"/>
        </w:rPr>
        <w:t xml:space="preserve">chemical </w:t>
      </w:r>
      <w:r w:rsidRPr="00124265">
        <w:rPr>
          <w:rStyle w:val="FigureCaptionChar"/>
          <w:b w:val="0"/>
        </w:rPr>
        <w:t>substances, C) adding electron</w:t>
      </w:r>
      <w:r>
        <w:rPr>
          <w:rStyle w:val="FigureCaptionChar"/>
          <w:b w:val="0"/>
        </w:rPr>
        <w:t>s, D) adding chemical reaction</w:t>
      </w:r>
      <w:r w:rsidRPr="00124265">
        <w:rPr>
          <w:rStyle w:val="FigureCaptionChar"/>
          <w:b w:val="0"/>
        </w:rPr>
        <w:t>s</w:t>
      </w:r>
    </w:p>
    <w:p w:rsidR="00137FA9" w:rsidRDefault="00137FA9" w:rsidP="00137FA9">
      <w:pPr>
        <w:pStyle w:val="BodyTextIndented"/>
        <w:ind w:firstLine="0"/>
      </w:pPr>
    </w:p>
    <w:p w:rsidR="00137FA9" w:rsidRDefault="00137FA9" w:rsidP="00137FA9">
      <w:pPr>
        <w:pStyle w:val="Titulek"/>
        <w:jc w:val="center"/>
        <w:rPr>
          <w:b w:val="0"/>
        </w:rPr>
      </w:pPr>
      <w:r>
        <w:t xml:space="preserve">Figure </w:t>
      </w:r>
      <w:fldSimple w:instr=" SEQ Figure \* ARABIC ">
        <w:r>
          <w:rPr>
            <w:noProof/>
          </w:rPr>
          <w:t>3</w:t>
        </w:r>
      </w:fldSimple>
      <w:r>
        <w:t xml:space="preserve">. </w:t>
      </w:r>
      <w:r w:rsidRPr="00124265">
        <w:rPr>
          <w:rStyle w:val="FigureCaptionChar"/>
          <w:b w:val="0"/>
        </w:rPr>
        <w:t>Discharging experiment of the lead-acid battery cell</w:t>
      </w:r>
    </w:p>
    <w:p w:rsidR="00137FA9" w:rsidRDefault="00137FA9" w:rsidP="00137FA9">
      <w:pPr>
        <w:pStyle w:val="Titulek"/>
        <w:jc w:val="center"/>
        <w:rPr>
          <w:b w:val="0"/>
        </w:rPr>
      </w:pPr>
      <w:r>
        <w:t xml:space="preserve">Figure </w:t>
      </w:r>
      <w:fldSimple w:instr=" SEQ Figure \* ARABIC ">
        <w:r>
          <w:rPr>
            <w:noProof/>
          </w:rPr>
          <w:t>4</w:t>
        </w:r>
      </w:fldSimple>
      <w:r>
        <w:t xml:space="preserve">. </w:t>
      </w:r>
      <w:r w:rsidRPr="00C608EB">
        <w:rPr>
          <w:rStyle w:val="FigureCaptionChar"/>
          <w:b w:val="0"/>
        </w:rPr>
        <w:t>Discharging simulation of lead acid battery cell from of Figure 3</w:t>
      </w:r>
      <w:r>
        <w:rPr>
          <w:rStyle w:val="FigureCaptionChar"/>
          <w:b w:val="0"/>
        </w:rPr>
        <w:t xml:space="preserve"> </w:t>
      </w:r>
      <w:r w:rsidRPr="00C608EB">
        <w:rPr>
          <w:rStyle w:val="FigureCaptionChar"/>
          <w:b w:val="0"/>
        </w:rPr>
        <w:t>with the initial amount of substances as described in text.</w:t>
      </w:r>
    </w:p>
    <w:p w:rsidR="00137FA9" w:rsidRDefault="00137FA9" w:rsidP="00137FA9">
      <w:pPr>
        <w:pStyle w:val="Titulek"/>
        <w:jc w:val="center"/>
        <w:rPr>
          <w:b w:val="0"/>
        </w:rPr>
      </w:pPr>
      <w:r>
        <w:t xml:space="preserve">Figure </w:t>
      </w:r>
      <w:fldSimple w:instr=" SEQ Figure \* ARABIC ">
        <w:r>
          <w:rPr>
            <w:noProof/>
          </w:rPr>
          <w:t>5</w:t>
        </w:r>
      </w:fldSimple>
      <w:r>
        <w:t xml:space="preserve">. </w:t>
      </w:r>
      <w:r w:rsidRPr="00B26727">
        <w:rPr>
          <w:rStyle w:val="FigureCaptionChar"/>
          <w:b w:val="0"/>
        </w:rPr>
        <w:t>Hydrogen burning engine with the spring above the piston and the cooling to constant temperature environment.</w:t>
      </w:r>
    </w:p>
    <w:p w:rsidR="00137FA9" w:rsidRDefault="00137FA9" w:rsidP="00137FA9">
      <w:pPr>
        <w:pStyle w:val="Titulek"/>
        <w:jc w:val="center"/>
        <w:rPr>
          <w:b w:val="0"/>
        </w:rPr>
      </w:pPr>
      <w:r>
        <w:t xml:space="preserve">Figure </w:t>
      </w:r>
      <w:fldSimple w:instr=" SEQ Figure \* ARABIC ">
        <w:r>
          <w:rPr>
            <w:noProof/>
          </w:rPr>
          <w:t>6</w:t>
        </w:r>
      </w:fldSimple>
      <w:r>
        <w:t xml:space="preserve">. </w:t>
      </w:r>
      <w:r w:rsidRPr="00F002F8">
        <w:rPr>
          <w:rStyle w:val="FigureCaptionChar"/>
          <w:b w:val="0"/>
        </w:rPr>
        <w:t>Simulation of hydrogen burning experiment of Figure 5. Initial phase of explosion is very fast - temperature reaches 3600°C from 25°C, the pressure reaches 10 bar from 1 bar. This pressure and temperature is generated because of very strong spring, which allows to change the volume only about 8% during the explosion.</w:t>
      </w:r>
    </w:p>
    <w:p w:rsidR="00137FA9" w:rsidRDefault="00137FA9" w:rsidP="00137FA9">
      <w:pPr>
        <w:pStyle w:val="Titulek"/>
        <w:jc w:val="center"/>
      </w:pPr>
    </w:p>
    <w:p w:rsidR="00137FA9" w:rsidRDefault="00137FA9" w:rsidP="002F06BB">
      <w:pPr>
        <w:pStyle w:val="Titulek"/>
        <w:jc w:val="center"/>
      </w:pPr>
      <w:r>
        <w:t xml:space="preserve">Figure </w:t>
      </w:r>
      <w:fldSimple w:instr=" SEQ Figure \* ARABIC ">
        <w:r>
          <w:rPr>
            <w:noProof/>
          </w:rPr>
          <w:t>7</w:t>
        </w:r>
      </w:fldSimple>
      <w:r>
        <w:t xml:space="preserve">. </w:t>
      </w:r>
      <w:r>
        <w:rPr>
          <w:rStyle w:val="FigureCaptionChar"/>
          <w:b w:val="0"/>
        </w:rPr>
        <w:t xml:space="preserve">Chloride shift with carbon dioxide hydration. </w:t>
      </w:r>
    </w:p>
    <w:sectPr w:rsidR="00137FA9"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3FBB" w:rsidRDefault="00A53FBB">
      <w:r>
        <w:separator/>
      </w:r>
    </w:p>
  </w:endnote>
  <w:endnote w:type="continuationSeparator" w:id="0">
    <w:p w:rsidR="00A53FBB" w:rsidRDefault="00A53F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3FBB" w:rsidRDefault="00A53FBB">
      <w:r>
        <w:separator/>
      </w:r>
    </w:p>
  </w:footnote>
  <w:footnote w:type="continuationSeparator" w:id="0">
    <w:p w:rsidR="00A53FBB" w:rsidRDefault="00A53F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2876"/>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2145"/>
    <w:rsid w:val="00063C49"/>
    <w:rsid w:val="00064E77"/>
    <w:rsid w:val="00064EA8"/>
    <w:rsid w:val="000650F3"/>
    <w:rsid w:val="00065D18"/>
    <w:rsid w:val="00066098"/>
    <w:rsid w:val="000664E1"/>
    <w:rsid w:val="00070BC4"/>
    <w:rsid w:val="00070E10"/>
    <w:rsid w:val="000731FC"/>
    <w:rsid w:val="000776F2"/>
    <w:rsid w:val="00077CBD"/>
    <w:rsid w:val="000805EC"/>
    <w:rsid w:val="00084603"/>
    <w:rsid w:val="0008677D"/>
    <w:rsid w:val="000903B2"/>
    <w:rsid w:val="00091D71"/>
    <w:rsid w:val="0009518C"/>
    <w:rsid w:val="00097183"/>
    <w:rsid w:val="00097FD3"/>
    <w:rsid w:val="000A1B70"/>
    <w:rsid w:val="000A40CC"/>
    <w:rsid w:val="000A5BCD"/>
    <w:rsid w:val="000A5E6B"/>
    <w:rsid w:val="000A67F2"/>
    <w:rsid w:val="000B1D37"/>
    <w:rsid w:val="000B1DA3"/>
    <w:rsid w:val="000B425B"/>
    <w:rsid w:val="000B4B4D"/>
    <w:rsid w:val="000B5E1E"/>
    <w:rsid w:val="000B7C54"/>
    <w:rsid w:val="000C16F5"/>
    <w:rsid w:val="000C2514"/>
    <w:rsid w:val="000C29EE"/>
    <w:rsid w:val="000C2F1A"/>
    <w:rsid w:val="000C3052"/>
    <w:rsid w:val="000C30BB"/>
    <w:rsid w:val="000C3D44"/>
    <w:rsid w:val="000C68C0"/>
    <w:rsid w:val="000C777E"/>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F121D"/>
    <w:rsid w:val="000F20DC"/>
    <w:rsid w:val="000F22CE"/>
    <w:rsid w:val="000F2CB6"/>
    <w:rsid w:val="000F3BC1"/>
    <w:rsid w:val="000F4CF2"/>
    <w:rsid w:val="0010068E"/>
    <w:rsid w:val="001032A2"/>
    <w:rsid w:val="00103AF7"/>
    <w:rsid w:val="00104102"/>
    <w:rsid w:val="00104D85"/>
    <w:rsid w:val="001059BE"/>
    <w:rsid w:val="00105F83"/>
    <w:rsid w:val="0010680B"/>
    <w:rsid w:val="001078A8"/>
    <w:rsid w:val="001108BB"/>
    <w:rsid w:val="00112B87"/>
    <w:rsid w:val="0011497A"/>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BE3"/>
    <w:rsid w:val="00150DF7"/>
    <w:rsid w:val="001524D2"/>
    <w:rsid w:val="001529F7"/>
    <w:rsid w:val="001530A1"/>
    <w:rsid w:val="001548C1"/>
    <w:rsid w:val="0015496A"/>
    <w:rsid w:val="00155F2A"/>
    <w:rsid w:val="00157609"/>
    <w:rsid w:val="00157D70"/>
    <w:rsid w:val="00161A35"/>
    <w:rsid w:val="00162002"/>
    <w:rsid w:val="0016390D"/>
    <w:rsid w:val="00163AAF"/>
    <w:rsid w:val="00165CAB"/>
    <w:rsid w:val="00172FC8"/>
    <w:rsid w:val="00174F2A"/>
    <w:rsid w:val="00175657"/>
    <w:rsid w:val="001760D5"/>
    <w:rsid w:val="001770F3"/>
    <w:rsid w:val="0017783C"/>
    <w:rsid w:val="00180FD0"/>
    <w:rsid w:val="00181D75"/>
    <w:rsid w:val="00191CAC"/>
    <w:rsid w:val="00192391"/>
    <w:rsid w:val="00193675"/>
    <w:rsid w:val="00193DFF"/>
    <w:rsid w:val="00195155"/>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607B"/>
    <w:rsid w:val="001D78A6"/>
    <w:rsid w:val="001E155A"/>
    <w:rsid w:val="001E20D8"/>
    <w:rsid w:val="001E36A3"/>
    <w:rsid w:val="001E3773"/>
    <w:rsid w:val="001E4425"/>
    <w:rsid w:val="001F21B3"/>
    <w:rsid w:val="001F2CB8"/>
    <w:rsid w:val="001F35E7"/>
    <w:rsid w:val="001F4B42"/>
    <w:rsid w:val="001F78BD"/>
    <w:rsid w:val="00200E61"/>
    <w:rsid w:val="00201EC5"/>
    <w:rsid w:val="0020459F"/>
    <w:rsid w:val="00205EA6"/>
    <w:rsid w:val="002106D5"/>
    <w:rsid w:val="00212C56"/>
    <w:rsid w:val="00215807"/>
    <w:rsid w:val="0022196E"/>
    <w:rsid w:val="00221E82"/>
    <w:rsid w:val="00223703"/>
    <w:rsid w:val="0022635D"/>
    <w:rsid w:val="002323DC"/>
    <w:rsid w:val="00232970"/>
    <w:rsid w:val="00234045"/>
    <w:rsid w:val="0023439B"/>
    <w:rsid w:val="0023734B"/>
    <w:rsid w:val="002409F8"/>
    <w:rsid w:val="002431AA"/>
    <w:rsid w:val="00246480"/>
    <w:rsid w:val="00247A67"/>
    <w:rsid w:val="00247EE2"/>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22D4"/>
    <w:rsid w:val="00292340"/>
    <w:rsid w:val="002953D4"/>
    <w:rsid w:val="002A2E82"/>
    <w:rsid w:val="002B1E3E"/>
    <w:rsid w:val="002B20CD"/>
    <w:rsid w:val="002B268F"/>
    <w:rsid w:val="002B37F8"/>
    <w:rsid w:val="002B56B6"/>
    <w:rsid w:val="002B5D4B"/>
    <w:rsid w:val="002C408D"/>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10793"/>
    <w:rsid w:val="00311407"/>
    <w:rsid w:val="00311C22"/>
    <w:rsid w:val="0031303C"/>
    <w:rsid w:val="0031501C"/>
    <w:rsid w:val="003204D2"/>
    <w:rsid w:val="00325E09"/>
    <w:rsid w:val="00326500"/>
    <w:rsid w:val="003265DA"/>
    <w:rsid w:val="00330230"/>
    <w:rsid w:val="0033254E"/>
    <w:rsid w:val="00334311"/>
    <w:rsid w:val="00335BDB"/>
    <w:rsid w:val="0033680D"/>
    <w:rsid w:val="00336840"/>
    <w:rsid w:val="00337B58"/>
    <w:rsid w:val="003404C2"/>
    <w:rsid w:val="0034189B"/>
    <w:rsid w:val="00343327"/>
    <w:rsid w:val="00351E39"/>
    <w:rsid w:val="003540A6"/>
    <w:rsid w:val="00355171"/>
    <w:rsid w:val="00355A1D"/>
    <w:rsid w:val="003571A8"/>
    <w:rsid w:val="00357623"/>
    <w:rsid w:val="00360E49"/>
    <w:rsid w:val="0036101A"/>
    <w:rsid w:val="00361927"/>
    <w:rsid w:val="00364C18"/>
    <w:rsid w:val="00366B9E"/>
    <w:rsid w:val="00370D66"/>
    <w:rsid w:val="003725D7"/>
    <w:rsid w:val="003739C6"/>
    <w:rsid w:val="00374BDB"/>
    <w:rsid w:val="00375719"/>
    <w:rsid w:val="003765D0"/>
    <w:rsid w:val="00377269"/>
    <w:rsid w:val="00377923"/>
    <w:rsid w:val="00377BDF"/>
    <w:rsid w:val="003843E1"/>
    <w:rsid w:val="0038458B"/>
    <w:rsid w:val="0039166A"/>
    <w:rsid w:val="003959E0"/>
    <w:rsid w:val="003A0405"/>
    <w:rsid w:val="003A0948"/>
    <w:rsid w:val="003A2965"/>
    <w:rsid w:val="003A2D48"/>
    <w:rsid w:val="003A335D"/>
    <w:rsid w:val="003A3978"/>
    <w:rsid w:val="003A40EE"/>
    <w:rsid w:val="003A6BF2"/>
    <w:rsid w:val="003A6D5F"/>
    <w:rsid w:val="003B6874"/>
    <w:rsid w:val="003B7800"/>
    <w:rsid w:val="003B7DC5"/>
    <w:rsid w:val="003C048F"/>
    <w:rsid w:val="003C2E75"/>
    <w:rsid w:val="003C3446"/>
    <w:rsid w:val="003C3700"/>
    <w:rsid w:val="003C6E68"/>
    <w:rsid w:val="003D1FE0"/>
    <w:rsid w:val="003D2042"/>
    <w:rsid w:val="003D27D9"/>
    <w:rsid w:val="003D309C"/>
    <w:rsid w:val="003D4510"/>
    <w:rsid w:val="003E09DC"/>
    <w:rsid w:val="003E0C73"/>
    <w:rsid w:val="003E2525"/>
    <w:rsid w:val="003E269B"/>
    <w:rsid w:val="003E3C4F"/>
    <w:rsid w:val="003E4B7C"/>
    <w:rsid w:val="003E642C"/>
    <w:rsid w:val="003E6FC1"/>
    <w:rsid w:val="003E7619"/>
    <w:rsid w:val="003F031D"/>
    <w:rsid w:val="003F12C3"/>
    <w:rsid w:val="003F4F0D"/>
    <w:rsid w:val="003F6483"/>
    <w:rsid w:val="003F7603"/>
    <w:rsid w:val="003F7AB1"/>
    <w:rsid w:val="0040052F"/>
    <w:rsid w:val="00401911"/>
    <w:rsid w:val="0040395D"/>
    <w:rsid w:val="00403BD3"/>
    <w:rsid w:val="00403CF1"/>
    <w:rsid w:val="00403FF8"/>
    <w:rsid w:val="004069DF"/>
    <w:rsid w:val="00406DCF"/>
    <w:rsid w:val="0041137F"/>
    <w:rsid w:val="004119E8"/>
    <w:rsid w:val="00414A0B"/>
    <w:rsid w:val="00420925"/>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54FC"/>
    <w:rsid w:val="00455B29"/>
    <w:rsid w:val="0045600E"/>
    <w:rsid w:val="00457BA7"/>
    <w:rsid w:val="0046086C"/>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707"/>
    <w:rsid w:val="00480A40"/>
    <w:rsid w:val="0048192D"/>
    <w:rsid w:val="00484799"/>
    <w:rsid w:val="00484A7A"/>
    <w:rsid w:val="0048758E"/>
    <w:rsid w:val="00487935"/>
    <w:rsid w:val="00487FEA"/>
    <w:rsid w:val="004906A6"/>
    <w:rsid w:val="0049152F"/>
    <w:rsid w:val="00491985"/>
    <w:rsid w:val="00491F46"/>
    <w:rsid w:val="0049668E"/>
    <w:rsid w:val="00497E5A"/>
    <w:rsid w:val="00497F7D"/>
    <w:rsid w:val="004A0180"/>
    <w:rsid w:val="004A2D63"/>
    <w:rsid w:val="004A2DE1"/>
    <w:rsid w:val="004A753C"/>
    <w:rsid w:val="004A7F83"/>
    <w:rsid w:val="004B33B4"/>
    <w:rsid w:val="004B3509"/>
    <w:rsid w:val="004B4C66"/>
    <w:rsid w:val="004B6887"/>
    <w:rsid w:val="004B77FD"/>
    <w:rsid w:val="004B7C57"/>
    <w:rsid w:val="004C3733"/>
    <w:rsid w:val="004C463C"/>
    <w:rsid w:val="004C5537"/>
    <w:rsid w:val="004C732E"/>
    <w:rsid w:val="004C7A28"/>
    <w:rsid w:val="004D1448"/>
    <w:rsid w:val="004D28FE"/>
    <w:rsid w:val="004D2D01"/>
    <w:rsid w:val="004D2FC4"/>
    <w:rsid w:val="004D56D8"/>
    <w:rsid w:val="004D79FC"/>
    <w:rsid w:val="004E4268"/>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2272"/>
    <w:rsid w:val="00524470"/>
    <w:rsid w:val="00525709"/>
    <w:rsid w:val="00532F46"/>
    <w:rsid w:val="00533AC5"/>
    <w:rsid w:val="00534733"/>
    <w:rsid w:val="00544CD6"/>
    <w:rsid w:val="005471B4"/>
    <w:rsid w:val="005472CA"/>
    <w:rsid w:val="0055117D"/>
    <w:rsid w:val="00555734"/>
    <w:rsid w:val="00557049"/>
    <w:rsid w:val="0055735E"/>
    <w:rsid w:val="005573D5"/>
    <w:rsid w:val="005578A9"/>
    <w:rsid w:val="005578B4"/>
    <w:rsid w:val="00560CAA"/>
    <w:rsid w:val="00561B1C"/>
    <w:rsid w:val="00562B9F"/>
    <w:rsid w:val="00562BE1"/>
    <w:rsid w:val="00563EBF"/>
    <w:rsid w:val="005655F1"/>
    <w:rsid w:val="005667DA"/>
    <w:rsid w:val="00566BA2"/>
    <w:rsid w:val="0057053F"/>
    <w:rsid w:val="00572BB1"/>
    <w:rsid w:val="00574A05"/>
    <w:rsid w:val="005752B4"/>
    <w:rsid w:val="00575DF4"/>
    <w:rsid w:val="00576CFD"/>
    <w:rsid w:val="005771A4"/>
    <w:rsid w:val="00581699"/>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733"/>
    <w:rsid w:val="005B2E81"/>
    <w:rsid w:val="005B2FC9"/>
    <w:rsid w:val="005B34CD"/>
    <w:rsid w:val="005B415F"/>
    <w:rsid w:val="005B4F86"/>
    <w:rsid w:val="005C0247"/>
    <w:rsid w:val="005C12B1"/>
    <w:rsid w:val="005C788C"/>
    <w:rsid w:val="005D5167"/>
    <w:rsid w:val="005D67A1"/>
    <w:rsid w:val="005D6FF6"/>
    <w:rsid w:val="005D79B4"/>
    <w:rsid w:val="005E00D6"/>
    <w:rsid w:val="005E041F"/>
    <w:rsid w:val="005E0C92"/>
    <w:rsid w:val="005E1E24"/>
    <w:rsid w:val="005E291A"/>
    <w:rsid w:val="005E315B"/>
    <w:rsid w:val="005E5C08"/>
    <w:rsid w:val="005E6442"/>
    <w:rsid w:val="005E6BA5"/>
    <w:rsid w:val="005E7BA4"/>
    <w:rsid w:val="005F19E6"/>
    <w:rsid w:val="005F48D7"/>
    <w:rsid w:val="005F4A3D"/>
    <w:rsid w:val="005F4A8E"/>
    <w:rsid w:val="005F5A5B"/>
    <w:rsid w:val="00603875"/>
    <w:rsid w:val="006038F7"/>
    <w:rsid w:val="00603E96"/>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4934"/>
    <w:rsid w:val="0067043C"/>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7D2"/>
    <w:rsid w:val="006C395A"/>
    <w:rsid w:val="006C4D40"/>
    <w:rsid w:val="006C52C4"/>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11FF6"/>
    <w:rsid w:val="00712678"/>
    <w:rsid w:val="00712B74"/>
    <w:rsid w:val="00714122"/>
    <w:rsid w:val="00715187"/>
    <w:rsid w:val="0071565B"/>
    <w:rsid w:val="00715D34"/>
    <w:rsid w:val="00715F90"/>
    <w:rsid w:val="007165E6"/>
    <w:rsid w:val="00717624"/>
    <w:rsid w:val="00717C9A"/>
    <w:rsid w:val="00720577"/>
    <w:rsid w:val="00720E85"/>
    <w:rsid w:val="00720F12"/>
    <w:rsid w:val="0072170E"/>
    <w:rsid w:val="0072644D"/>
    <w:rsid w:val="007276AB"/>
    <w:rsid w:val="00727B3A"/>
    <w:rsid w:val="00727D50"/>
    <w:rsid w:val="00735518"/>
    <w:rsid w:val="00740115"/>
    <w:rsid w:val="00741D54"/>
    <w:rsid w:val="00741DE2"/>
    <w:rsid w:val="00743593"/>
    <w:rsid w:val="0074404E"/>
    <w:rsid w:val="00744E0D"/>
    <w:rsid w:val="00745D6B"/>
    <w:rsid w:val="00747378"/>
    <w:rsid w:val="007519C3"/>
    <w:rsid w:val="00751A91"/>
    <w:rsid w:val="0075344B"/>
    <w:rsid w:val="00754A65"/>
    <w:rsid w:val="00755C13"/>
    <w:rsid w:val="00756F17"/>
    <w:rsid w:val="0075714B"/>
    <w:rsid w:val="007576B1"/>
    <w:rsid w:val="00760729"/>
    <w:rsid w:val="007607BD"/>
    <w:rsid w:val="00760D94"/>
    <w:rsid w:val="007611E9"/>
    <w:rsid w:val="0076314C"/>
    <w:rsid w:val="00763848"/>
    <w:rsid w:val="00764B26"/>
    <w:rsid w:val="00765411"/>
    <w:rsid w:val="0076596E"/>
    <w:rsid w:val="00765F52"/>
    <w:rsid w:val="00770B06"/>
    <w:rsid w:val="007717EE"/>
    <w:rsid w:val="00772A9E"/>
    <w:rsid w:val="00772AD6"/>
    <w:rsid w:val="00774455"/>
    <w:rsid w:val="007768DC"/>
    <w:rsid w:val="00777EDA"/>
    <w:rsid w:val="007800CE"/>
    <w:rsid w:val="00786176"/>
    <w:rsid w:val="00786F81"/>
    <w:rsid w:val="0078760C"/>
    <w:rsid w:val="00790964"/>
    <w:rsid w:val="00790972"/>
    <w:rsid w:val="00794CBF"/>
    <w:rsid w:val="00796138"/>
    <w:rsid w:val="00797F4F"/>
    <w:rsid w:val="007A3BA0"/>
    <w:rsid w:val="007A679B"/>
    <w:rsid w:val="007B0779"/>
    <w:rsid w:val="007B0C4D"/>
    <w:rsid w:val="007B1202"/>
    <w:rsid w:val="007B1C44"/>
    <w:rsid w:val="007B6459"/>
    <w:rsid w:val="007B68FE"/>
    <w:rsid w:val="007B7847"/>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12094"/>
    <w:rsid w:val="008136DE"/>
    <w:rsid w:val="00814516"/>
    <w:rsid w:val="008154B2"/>
    <w:rsid w:val="0081579A"/>
    <w:rsid w:val="00815BE3"/>
    <w:rsid w:val="0081696E"/>
    <w:rsid w:val="00816CD0"/>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7CDB"/>
    <w:rsid w:val="008A25A0"/>
    <w:rsid w:val="008A4426"/>
    <w:rsid w:val="008A558D"/>
    <w:rsid w:val="008A6C9E"/>
    <w:rsid w:val="008A7774"/>
    <w:rsid w:val="008B0F39"/>
    <w:rsid w:val="008B4B08"/>
    <w:rsid w:val="008C1CBF"/>
    <w:rsid w:val="008C475E"/>
    <w:rsid w:val="008C654D"/>
    <w:rsid w:val="008D137E"/>
    <w:rsid w:val="008D1828"/>
    <w:rsid w:val="008D2792"/>
    <w:rsid w:val="008D4231"/>
    <w:rsid w:val="008D5113"/>
    <w:rsid w:val="008D529B"/>
    <w:rsid w:val="008D7A8F"/>
    <w:rsid w:val="008E1479"/>
    <w:rsid w:val="008E30DA"/>
    <w:rsid w:val="008E415C"/>
    <w:rsid w:val="008E5D9A"/>
    <w:rsid w:val="008E6FF5"/>
    <w:rsid w:val="008F099F"/>
    <w:rsid w:val="008F1FAF"/>
    <w:rsid w:val="008F2377"/>
    <w:rsid w:val="008F3D9D"/>
    <w:rsid w:val="008F45C9"/>
    <w:rsid w:val="008F47C2"/>
    <w:rsid w:val="008F521E"/>
    <w:rsid w:val="008F6403"/>
    <w:rsid w:val="008F6B3D"/>
    <w:rsid w:val="008F6FAE"/>
    <w:rsid w:val="00901CA1"/>
    <w:rsid w:val="00904E31"/>
    <w:rsid w:val="00904F75"/>
    <w:rsid w:val="00910AE1"/>
    <w:rsid w:val="009114EF"/>
    <w:rsid w:val="00911FAB"/>
    <w:rsid w:val="00912B00"/>
    <w:rsid w:val="009142AF"/>
    <w:rsid w:val="0091475E"/>
    <w:rsid w:val="00914CAA"/>
    <w:rsid w:val="00916879"/>
    <w:rsid w:val="00925652"/>
    <w:rsid w:val="00926424"/>
    <w:rsid w:val="00926A74"/>
    <w:rsid w:val="00926A79"/>
    <w:rsid w:val="00926EBE"/>
    <w:rsid w:val="00927061"/>
    <w:rsid w:val="00927159"/>
    <w:rsid w:val="00927F7B"/>
    <w:rsid w:val="00930B73"/>
    <w:rsid w:val="00930B8E"/>
    <w:rsid w:val="00932428"/>
    <w:rsid w:val="009342F1"/>
    <w:rsid w:val="009366BA"/>
    <w:rsid w:val="00936E1D"/>
    <w:rsid w:val="00941E69"/>
    <w:rsid w:val="009427EA"/>
    <w:rsid w:val="009429A1"/>
    <w:rsid w:val="0094345C"/>
    <w:rsid w:val="00943AC8"/>
    <w:rsid w:val="00944FE7"/>
    <w:rsid w:val="00946A9C"/>
    <w:rsid w:val="009472E0"/>
    <w:rsid w:val="00950A18"/>
    <w:rsid w:val="00950F6D"/>
    <w:rsid w:val="00952C08"/>
    <w:rsid w:val="009544F6"/>
    <w:rsid w:val="00954DD2"/>
    <w:rsid w:val="00954E21"/>
    <w:rsid w:val="009551F5"/>
    <w:rsid w:val="00957194"/>
    <w:rsid w:val="00964498"/>
    <w:rsid w:val="0097056E"/>
    <w:rsid w:val="00971014"/>
    <w:rsid w:val="00971036"/>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3450"/>
    <w:rsid w:val="009943CC"/>
    <w:rsid w:val="00994CBE"/>
    <w:rsid w:val="00995584"/>
    <w:rsid w:val="009A1669"/>
    <w:rsid w:val="009A477D"/>
    <w:rsid w:val="009A4BC5"/>
    <w:rsid w:val="009A4E1D"/>
    <w:rsid w:val="009A65C4"/>
    <w:rsid w:val="009A6896"/>
    <w:rsid w:val="009A7614"/>
    <w:rsid w:val="009B115E"/>
    <w:rsid w:val="009B1833"/>
    <w:rsid w:val="009B23F6"/>
    <w:rsid w:val="009B3056"/>
    <w:rsid w:val="009B43D7"/>
    <w:rsid w:val="009B6909"/>
    <w:rsid w:val="009C05EA"/>
    <w:rsid w:val="009C0DCA"/>
    <w:rsid w:val="009C111B"/>
    <w:rsid w:val="009C3696"/>
    <w:rsid w:val="009C3C77"/>
    <w:rsid w:val="009C6F87"/>
    <w:rsid w:val="009C79C4"/>
    <w:rsid w:val="009C7C69"/>
    <w:rsid w:val="009C7E9C"/>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5AC4"/>
    <w:rsid w:val="00A069A5"/>
    <w:rsid w:val="00A071B1"/>
    <w:rsid w:val="00A077AA"/>
    <w:rsid w:val="00A10B8B"/>
    <w:rsid w:val="00A10D4D"/>
    <w:rsid w:val="00A11FA3"/>
    <w:rsid w:val="00A14593"/>
    <w:rsid w:val="00A1461C"/>
    <w:rsid w:val="00A16874"/>
    <w:rsid w:val="00A2142F"/>
    <w:rsid w:val="00A2414E"/>
    <w:rsid w:val="00A24ED0"/>
    <w:rsid w:val="00A260A8"/>
    <w:rsid w:val="00A30C20"/>
    <w:rsid w:val="00A30C51"/>
    <w:rsid w:val="00A31857"/>
    <w:rsid w:val="00A325A4"/>
    <w:rsid w:val="00A355B0"/>
    <w:rsid w:val="00A41A0D"/>
    <w:rsid w:val="00A41D44"/>
    <w:rsid w:val="00A4251E"/>
    <w:rsid w:val="00A43744"/>
    <w:rsid w:val="00A445AD"/>
    <w:rsid w:val="00A458B5"/>
    <w:rsid w:val="00A50220"/>
    <w:rsid w:val="00A53269"/>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717B7"/>
    <w:rsid w:val="00A71A8B"/>
    <w:rsid w:val="00A72C57"/>
    <w:rsid w:val="00A74B65"/>
    <w:rsid w:val="00A8474B"/>
    <w:rsid w:val="00A84B93"/>
    <w:rsid w:val="00A86CA8"/>
    <w:rsid w:val="00A914DC"/>
    <w:rsid w:val="00A915F7"/>
    <w:rsid w:val="00A917EA"/>
    <w:rsid w:val="00A9418D"/>
    <w:rsid w:val="00A95917"/>
    <w:rsid w:val="00A96A6E"/>
    <w:rsid w:val="00A96D0B"/>
    <w:rsid w:val="00A96E1D"/>
    <w:rsid w:val="00AA2D38"/>
    <w:rsid w:val="00AA3E0C"/>
    <w:rsid w:val="00AA4761"/>
    <w:rsid w:val="00AA5EB5"/>
    <w:rsid w:val="00AA6646"/>
    <w:rsid w:val="00AA7917"/>
    <w:rsid w:val="00AB1039"/>
    <w:rsid w:val="00AB28FA"/>
    <w:rsid w:val="00AB2DF7"/>
    <w:rsid w:val="00AB36A6"/>
    <w:rsid w:val="00AC1292"/>
    <w:rsid w:val="00AC4C06"/>
    <w:rsid w:val="00AC50BF"/>
    <w:rsid w:val="00AC7DBD"/>
    <w:rsid w:val="00AD0DF1"/>
    <w:rsid w:val="00AD1B3D"/>
    <w:rsid w:val="00AD23A8"/>
    <w:rsid w:val="00AD4010"/>
    <w:rsid w:val="00AE513B"/>
    <w:rsid w:val="00AE5907"/>
    <w:rsid w:val="00AE77A8"/>
    <w:rsid w:val="00AE7E30"/>
    <w:rsid w:val="00AF7CAC"/>
    <w:rsid w:val="00B02FAE"/>
    <w:rsid w:val="00B04A7B"/>
    <w:rsid w:val="00B04E92"/>
    <w:rsid w:val="00B064BC"/>
    <w:rsid w:val="00B102C3"/>
    <w:rsid w:val="00B1261F"/>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6166"/>
    <w:rsid w:val="00B376E3"/>
    <w:rsid w:val="00B406DC"/>
    <w:rsid w:val="00B40F6A"/>
    <w:rsid w:val="00B44B81"/>
    <w:rsid w:val="00B45C25"/>
    <w:rsid w:val="00B500B2"/>
    <w:rsid w:val="00B50300"/>
    <w:rsid w:val="00B55E91"/>
    <w:rsid w:val="00B57501"/>
    <w:rsid w:val="00B6137C"/>
    <w:rsid w:val="00B632A5"/>
    <w:rsid w:val="00B64035"/>
    <w:rsid w:val="00B65866"/>
    <w:rsid w:val="00B71AE2"/>
    <w:rsid w:val="00B72427"/>
    <w:rsid w:val="00B7294D"/>
    <w:rsid w:val="00B7694B"/>
    <w:rsid w:val="00B82298"/>
    <w:rsid w:val="00B82B49"/>
    <w:rsid w:val="00B86129"/>
    <w:rsid w:val="00B86F12"/>
    <w:rsid w:val="00B87A98"/>
    <w:rsid w:val="00B91EC5"/>
    <w:rsid w:val="00B9208F"/>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6CCF"/>
    <w:rsid w:val="00BD1BAD"/>
    <w:rsid w:val="00BD3E79"/>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770"/>
    <w:rsid w:val="00C05F64"/>
    <w:rsid w:val="00C06646"/>
    <w:rsid w:val="00C07BBE"/>
    <w:rsid w:val="00C11986"/>
    <w:rsid w:val="00C11D98"/>
    <w:rsid w:val="00C141B6"/>
    <w:rsid w:val="00C14CA9"/>
    <w:rsid w:val="00C17458"/>
    <w:rsid w:val="00C246F1"/>
    <w:rsid w:val="00C24D13"/>
    <w:rsid w:val="00C24EFF"/>
    <w:rsid w:val="00C25E3D"/>
    <w:rsid w:val="00C30524"/>
    <w:rsid w:val="00C32303"/>
    <w:rsid w:val="00C3343B"/>
    <w:rsid w:val="00C34FFA"/>
    <w:rsid w:val="00C371FF"/>
    <w:rsid w:val="00C4078B"/>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70094"/>
    <w:rsid w:val="00C71000"/>
    <w:rsid w:val="00C736B7"/>
    <w:rsid w:val="00C74422"/>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E0B"/>
    <w:rsid w:val="00CD4D1A"/>
    <w:rsid w:val="00CD6E25"/>
    <w:rsid w:val="00CE1B28"/>
    <w:rsid w:val="00CE27FD"/>
    <w:rsid w:val="00CE56B9"/>
    <w:rsid w:val="00CE64E8"/>
    <w:rsid w:val="00CE6E47"/>
    <w:rsid w:val="00CE74C7"/>
    <w:rsid w:val="00CF2A08"/>
    <w:rsid w:val="00CF7F6A"/>
    <w:rsid w:val="00D006AE"/>
    <w:rsid w:val="00D00747"/>
    <w:rsid w:val="00D01655"/>
    <w:rsid w:val="00D0174A"/>
    <w:rsid w:val="00D02D0E"/>
    <w:rsid w:val="00D111EC"/>
    <w:rsid w:val="00D11DDA"/>
    <w:rsid w:val="00D14E4D"/>
    <w:rsid w:val="00D1506D"/>
    <w:rsid w:val="00D20AFA"/>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994"/>
    <w:rsid w:val="00D61ACF"/>
    <w:rsid w:val="00D63486"/>
    <w:rsid w:val="00D646B8"/>
    <w:rsid w:val="00D6738B"/>
    <w:rsid w:val="00D70817"/>
    <w:rsid w:val="00D70E40"/>
    <w:rsid w:val="00D730DA"/>
    <w:rsid w:val="00D73907"/>
    <w:rsid w:val="00D739A6"/>
    <w:rsid w:val="00D73D2E"/>
    <w:rsid w:val="00D77A67"/>
    <w:rsid w:val="00D811C4"/>
    <w:rsid w:val="00D8214E"/>
    <w:rsid w:val="00D839C7"/>
    <w:rsid w:val="00D847AF"/>
    <w:rsid w:val="00D91687"/>
    <w:rsid w:val="00D916BE"/>
    <w:rsid w:val="00D92489"/>
    <w:rsid w:val="00D934AB"/>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D1AF9"/>
    <w:rsid w:val="00DD1C0F"/>
    <w:rsid w:val="00DD269F"/>
    <w:rsid w:val="00DD3B9A"/>
    <w:rsid w:val="00DD449F"/>
    <w:rsid w:val="00DD49A2"/>
    <w:rsid w:val="00DD4C47"/>
    <w:rsid w:val="00DD7BCC"/>
    <w:rsid w:val="00DE189F"/>
    <w:rsid w:val="00DE23C9"/>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F6A"/>
    <w:rsid w:val="00E34DCF"/>
    <w:rsid w:val="00E363C5"/>
    <w:rsid w:val="00E3732A"/>
    <w:rsid w:val="00E37B6A"/>
    <w:rsid w:val="00E37BCD"/>
    <w:rsid w:val="00E41856"/>
    <w:rsid w:val="00E4413F"/>
    <w:rsid w:val="00E444AF"/>
    <w:rsid w:val="00E4517D"/>
    <w:rsid w:val="00E454B9"/>
    <w:rsid w:val="00E463A9"/>
    <w:rsid w:val="00E46710"/>
    <w:rsid w:val="00E47648"/>
    <w:rsid w:val="00E52605"/>
    <w:rsid w:val="00E57B1E"/>
    <w:rsid w:val="00E57E6A"/>
    <w:rsid w:val="00E60C3E"/>
    <w:rsid w:val="00E6105B"/>
    <w:rsid w:val="00E610D8"/>
    <w:rsid w:val="00E6119F"/>
    <w:rsid w:val="00E61216"/>
    <w:rsid w:val="00E62204"/>
    <w:rsid w:val="00E63471"/>
    <w:rsid w:val="00E6544F"/>
    <w:rsid w:val="00E66879"/>
    <w:rsid w:val="00E66972"/>
    <w:rsid w:val="00E70208"/>
    <w:rsid w:val="00E704B6"/>
    <w:rsid w:val="00E711C1"/>
    <w:rsid w:val="00E72D22"/>
    <w:rsid w:val="00E7323A"/>
    <w:rsid w:val="00E7375E"/>
    <w:rsid w:val="00E7480B"/>
    <w:rsid w:val="00E84D51"/>
    <w:rsid w:val="00E84FC3"/>
    <w:rsid w:val="00E85671"/>
    <w:rsid w:val="00E8637D"/>
    <w:rsid w:val="00E90606"/>
    <w:rsid w:val="00E93232"/>
    <w:rsid w:val="00E94C9F"/>
    <w:rsid w:val="00EA14EF"/>
    <w:rsid w:val="00EA5AFF"/>
    <w:rsid w:val="00EA6ACB"/>
    <w:rsid w:val="00EB0BB5"/>
    <w:rsid w:val="00EB0D54"/>
    <w:rsid w:val="00EB2770"/>
    <w:rsid w:val="00EB3824"/>
    <w:rsid w:val="00EB4556"/>
    <w:rsid w:val="00EB482E"/>
    <w:rsid w:val="00EB50AB"/>
    <w:rsid w:val="00EC26D7"/>
    <w:rsid w:val="00EC2C20"/>
    <w:rsid w:val="00EC66BB"/>
    <w:rsid w:val="00EC6C5B"/>
    <w:rsid w:val="00EC7ADB"/>
    <w:rsid w:val="00ED489D"/>
    <w:rsid w:val="00ED4A6D"/>
    <w:rsid w:val="00ED4AD4"/>
    <w:rsid w:val="00ED5F57"/>
    <w:rsid w:val="00ED6028"/>
    <w:rsid w:val="00ED7093"/>
    <w:rsid w:val="00ED795D"/>
    <w:rsid w:val="00ED7C18"/>
    <w:rsid w:val="00EE06D4"/>
    <w:rsid w:val="00EE38BA"/>
    <w:rsid w:val="00EE4359"/>
    <w:rsid w:val="00EF1696"/>
    <w:rsid w:val="00EF1C3F"/>
    <w:rsid w:val="00EF2973"/>
    <w:rsid w:val="00EF3147"/>
    <w:rsid w:val="00EF3A4E"/>
    <w:rsid w:val="00EF4E2B"/>
    <w:rsid w:val="00EF6004"/>
    <w:rsid w:val="00EF6375"/>
    <w:rsid w:val="00EF6B75"/>
    <w:rsid w:val="00F002F8"/>
    <w:rsid w:val="00F0055C"/>
    <w:rsid w:val="00F070B6"/>
    <w:rsid w:val="00F07302"/>
    <w:rsid w:val="00F11635"/>
    <w:rsid w:val="00F13206"/>
    <w:rsid w:val="00F15336"/>
    <w:rsid w:val="00F15445"/>
    <w:rsid w:val="00F229F5"/>
    <w:rsid w:val="00F22DBC"/>
    <w:rsid w:val="00F242B5"/>
    <w:rsid w:val="00F25F9B"/>
    <w:rsid w:val="00F316DA"/>
    <w:rsid w:val="00F318BC"/>
    <w:rsid w:val="00F31EA4"/>
    <w:rsid w:val="00F32961"/>
    <w:rsid w:val="00F350BB"/>
    <w:rsid w:val="00F35358"/>
    <w:rsid w:val="00F35C5F"/>
    <w:rsid w:val="00F35DBA"/>
    <w:rsid w:val="00F36258"/>
    <w:rsid w:val="00F411A2"/>
    <w:rsid w:val="00F45410"/>
    <w:rsid w:val="00F4643E"/>
    <w:rsid w:val="00F465ED"/>
    <w:rsid w:val="00F50A71"/>
    <w:rsid w:val="00F53C9A"/>
    <w:rsid w:val="00F540C6"/>
    <w:rsid w:val="00F55F04"/>
    <w:rsid w:val="00F5658F"/>
    <w:rsid w:val="00F6062E"/>
    <w:rsid w:val="00F6065A"/>
    <w:rsid w:val="00F618A7"/>
    <w:rsid w:val="00F63944"/>
    <w:rsid w:val="00F64865"/>
    <w:rsid w:val="00F65853"/>
    <w:rsid w:val="00F6713A"/>
    <w:rsid w:val="00F675D9"/>
    <w:rsid w:val="00F67DCC"/>
    <w:rsid w:val="00F70CDD"/>
    <w:rsid w:val="00F70EF5"/>
    <w:rsid w:val="00F71156"/>
    <w:rsid w:val="00F7318C"/>
    <w:rsid w:val="00F746BD"/>
    <w:rsid w:val="00F74969"/>
    <w:rsid w:val="00F75143"/>
    <w:rsid w:val="00F75963"/>
    <w:rsid w:val="00F803D0"/>
    <w:rsid w:val="00F8053C"/>
    <w:rsid w:val="00F8157D"/>
    <w:rsid w:val="00F851BC"/>
    <w:rsid w:val="00F86C70"/>
    <w:rsid w:val="00F87E4A"/>
    <w:rsid w:val="00F904E1"/>
    <w:rsid w:val="00F908FC"/>
    <w:rsid w:val="00F90B6B"/>
    <w:rsid w:val="00F90CCD"/>
    <w:rsid w:val="00F91C47"/>
    <w:rsid w:val="00F9450E"/>
    <w:rsid w:val="00F957A5"/>
    <w:rsid w:val="00FA0167"/>
    <w:rsid w:val="00FA01E2"/>
    <w:rsid w:val="00FA2D7B"/>
    <w:rsid w:val="00FA52AF"/>
    <w:rsid w:val="00FA74BB"/>
    <w:rsid w:val="00FB3A31"/>
    <w:rsid w:val="00FC0E7F"/>
    <w:rsid w:val="00FC348C"/>
    <w:rsid w:val="00FC3574"/>
    <w:rsid w:val="00FC4757"/>
    <w:rsid w:val="00FC49AE"/>
    <w:rsid w:val="00FC4CB1"/>
    <w:rsid w:val="00FC50DD"/>
    <w:rsid w:val="00FC64D8"/>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316C0520-2721-4DE9-9F3B-5FEC3B9B1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03B36-1B29-4160-AFFA-6EDE994B1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3</TotalTime>
  <Pages>5</Pages>
  <Words>5640</Words>
  <Characters>32152</Characters>
  <Application>Microsoft Office Word</Application>
  <DocSecurity>0</DocSecurity>
  <Lines>267</Lines>
  <Paragraphs>75</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37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35</cp:revision>
  <cp:lastPrinted>2015-02-28T10:10:00Z</cp:lastPrinted>
  <dcterms:created xsi:type="dcterms:W3CDTF">2015-02-27T10:13:00Z</dcterms:created>
  <dcterms:modified xsi:type="dcterms:W3CDTF">2015-05-18T23:08:00Z</dcterms:modified>
</cp:coreProperties>
</file>